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C4E4D" w14:textId="6EFBAE48" w:rsidR="000F1467" w:rsidRDefault="000F62F0">
      <w:pPr>
        <w:spacing w:after="0" w:line="360" w:lineRule="auto"/>
        <w:jc w:val="center"/>
        <w:rPr>
          <w:rFonts w:ascii="Arial" w:hAnsi="Arial" w:cs="Arial"/>
          <w:b/>
          <w:bCs/>
        </w:rPr>
      </w:pPr>
      <w:r>
        <w:rPr>
          <w:rFonts w:ascii="Arial" w:hAnsi="Arial" w:cs="Arial"/>
          <w:b/>
          <w:bCs/>
        </w:rPr>
        <w:t xml:space="preserve">PENGARUH </w:t>
      </w:r>
      <w:r>
        <w:rPr>
          <w:rFonts w:ascii="Arial" w:hAnsi="Arial" w:cs="Arial"/>
          <w:b/>
          <w:bCs/>
          <w:i/>
          <w:iCs/>
        </w:rPr>
        <w:t>PROGRESSIVE MUSCLE RELAXATION</w:t>
      </w:r>
      <w:r>
        <w:rPr>
          <w:rFonts w:ascii="Arial" w:hAnsi="Arial" w:cs="Arial"/>
          <w:b/>
          <w:bCs/>
        </w:rPr>
        <w:t xml:space="preserve"> (PMR) TERHADAP NYERI PUNGGUNG IBU HAMIL TRIMESTER III </w:t>
      </w:r>
    </w:p>
    <w:p w14:paraId="52F4C127" w14:textId="77777777" w:rsidR="000F1467" w:rsidRDefault="000F1467">
      <w:pPr>
        <w:spacing w:after="0" w:line="360" w:lineRule="auto"/>
        <w:jc w:val="center"/>
        <w:rPr>
          <w:rFonts w:ascii="Arial" w:hAnsi="Arial" w:cs="Arial"/>
          <w:b/>
          <w:bCs/>
          <w:sz w:val="24"/>
          <w:szCs w:val="24"/>
        </w:rPr>
      </w:pPr>
    </w:p>
    <w:p w14:paraId="12A2E590" w14:textId="77777777" w:rsidR="000F1467" w:rsidRDefault="000F1467">
      <w:pPr>
        <w:spacing w:after="0" w:line="360" w:lineRule="auto"/>
        <w:jc w:val="center"/>
        <w:rPr>
          <w:rFonts w:ascii="Arial" w:hAnsi="Arial" w:cs="Arial"/>
          <w:b/>
          <w:bCs/>
          <w:sz w:val="24"/>
          <w:szCs w:val="24"/>
        </w:rPr>
      </w:pPr>
    </w:p>
    <w:p w14:paraId="0E4D8A7A" w14:textId="77777777" w:rsidR="000F1467" w:rsidRDefault="000F1467">
      <w:pPr>
        <w:spacing w:after="0" w:line="360" w:lineRule="auto"/>
        <w:jc w:val="center"/>
        <w:rPr>
          <w:rFonts w:ascii="Arial" w:hAnsi="Arial" w:cs="Arial"/>
          <w:b/>
          <w:bCs/>
          <w:sz w:val="24"/>
          <w:szCs w:val="24"/>
        </w:rPr>
      </w:pPr>
    </w:p>
    <w:p w14:paraId="4FC61088" w14:textId="4859E6CF" w:rsidR="000F1467" w:rsidRDefault="000F1467">
      <w:pPr>
        <w:spacing w:after="0" w:line="360" w:lineRule="auto"/>
        <w:jc w:val="center"/>
        <w:rPr>
          <w:rFonts w:ascii="Arial" w:hAnsi="Arial" w:cs="Arial"/>
          <w:b/>
          <w:bCs/>
          <w:sz w:val="24"/>
          <w:szCs w:val="24"/>
        </w:rPr>
      </w:pPr>
    </w:p>
    <w:p w14:paraId="7C7523AB" w14:textId="77777777" w:rsidR="000F1467" w:rsidRDefault="000F1467">
      <w:pPr>
        <w:spacing w:after="0" w:line="360" w:lineRule="auto"/>
        <w:jc w:val="center"/>
        <w:rPr>
          <w:rFonts w:ascii="Arial" w:hAnsi="Arial" w:cs="Arial"/>
          <w:b/>
          <w:bCs/>
          <w:sz w:val="24"/>
          <w:szCs w:val="24"/>
        </w:rPr>
      </w:pPr>
    </w:p>
    <w:p w14:paraId="34E65766" w14:textId="77777777" w:rsidR="000F1467" w:rsidRDefault="000F1467">
      <w:pPr>
        <w:spacing w:after="0" w:line="360" w:lineRule="auto"/>
        <w:jc w:val="center"/>
        <w:rPr>
          <w:rFonts w:ascii="Arial" w:hAnsi="Arial" w:cs="Arial"/>
          <w:b/>
          <w:bCs/>
          <w:sz w:val="24"/>
          <w:szCs w:val="24"/>
        </w:rPr>
      </w:pPr>
    </w:p>
    <w:p w14:paraId="3DD71B97" w14:textId="77777777" w:rsidR="000F1467" w:rsidRDefault="000F1467">
      <w:pPr>
        <w:spacing w:after="0"/>
        <w:rPr>
          <w:rFonts w:ascii="Arial" w:hAnsi="Arial" w:cs="Arial"/>
          <w:sz w:val="24"/>
          <w:szCs w:val="24"/>
        </w:rPr>
      </w:pPr>
    </w:p>
    <w:p w14:paraId="004A43DB" w14:textId="77777777" w:rsidR="000F1467" w:rsidRDefault="000F1467">
      <w:pPr>
        <w:spacing w:after="0" w:line="240" w:lineRule="auto"/>
        <w:jc w:val="center"/>
        <w:rPr>
          <w:rFonts w:ascii="Arial" w:hAnsi="Arial" w:cs="Arial"/>
          <w:b/>
          <w:bCs/>
        </w:rPr>
      </w:pPr>
    </w:p>
    <w:p w14:paraId="7CFAA28C" w14:textId="4395239A" w:rsidR="00A05126" w:rsidRDefault="00A05126" w:rsidP="00BA253B">
      <w:pPr>
        <w:spacing w:after="0" w:line="240" w:lineRule="auto"/>
        <w:jc w:val="center"/>
        <w:rPr>
          <w:rFonts w:ascii="Arial" w:hAnsi="Arial" w:cs="Arial"/>
        </w:rPr>
      </w:pPr>
      <w:r>
        <w:rPr>
          <w:rFonts w:ascii="Arial" w:hAnsi="Arial" w:cs="Arial"/>
          <w:b/>
          <w:bCs/>
        </w:rPr>
        <w:t xml:space="preserve">THE EFFECT OF </w:t>
      </w:r>
      <w:r>
        <w:rPr>
          <w:rFonts w:ascii="Arial" w:hAnsi="Arial" w:cs="Arial"/>
          <w:b/>
          <w:bCs/>
          <w:i/>
          <w:iCs/>
        </w:rPr>
        <w:t>PROGRESSIVE MUSCLE RELAXATION</w:t>
      </w:r>
      <w:r>
        <w:rPr>
          <w:rFonts w:ascii="Arial" w:hAnsi="Arial" w:cs="Arial"/>
          <w:b/>
          <w:bCs/>
        </w:rPr>
        <w:t xml:space="preserve"> (PMR) ON BACK PAIN IN THE THIRD TRIMESTER OF PREGNANT WOMEN </w:t>
      </w:r>
    </w:p>
    <w:p w14:paraId="44EA9029" w14:textId="77777777" w:rsidR="000F1467" w:rsidRDefault="000F1467">
      <w:pPr>
        <w:spacing w:after="0" w:line="240" w:lineRule="auto"/>
        <w:rPr>
          <w:rFonts w:ascii="Arial" w:hAnsi="Arial" w:cs="Arial"/>
        </w:rPr>
      </w:pPr>
    </w:p>
    <w:p w14:paraId="75A95AA5" w14:textId="6A43D611" w:rsidR="000F1467" w:rsidRDefault="000F62F0">
      <w:pPr>
        <w:spacing w:after="0" w:line="240" w:lineRule="auto"/>
        <w:jc w:val="center"/>
        <w:rPr>
          <w:rFonts w:ascii="Arial" w:hAnsi="Arial" w:cs="Arial"/>
        </w:rPr>
      </w:pPr>
      <w:r>
        <w:rPr>
          <w:rFonts w:ascii="Arial" w:hAnsi="Arial" w:cs="Arial"/>
        </w:rPr>
        <w:t>Yuni Nur Astuti</w:t>
      </w:r>
      <w:r>
        <w:rPr>
          <w:rFonts w:ascii="Arial" w:hAnsi="Arial" w:cs="Arial"/>
          <w:vertAlign w:val="superscript"/>
        </w:rPr>
        <w:t>1</w:t>
      </w:r>
      <w:r w:rsidR="00A05126">
        <w:rPr>
          <w:rFonts w:ascii="Arial" w:hAnsi="Arial" w:cs="Arial"/>
          <w:vertAlign w:val="superscript"/>
        </w:rPr>
        <w:t>,2</w:t>
      </w:r>
      <w:r>
        <w:rPr>
          <w:rFonts w:ascii="Arial" w:hAnsi="Arial" w:cs="Arial"/>
        </w:rPr>
        <w:t xml:space="preserve">, </w:t>
      </w:r>
      <w:r w:rsidR="00A05126">
        <w:rPr>
          <w:rFonts w:ascii="Arial" w:hAnsi="Arial" w:cs="Arial"/>
        </w:rPr>
        <w:t>Sri Sumarni</w:t>
      </w:r>
      <w:r>
        <w:rPr>
          <w:rFonts w:ascii="Arial" w:hAnsi="Arial" w:cs="Arial"/>
          <w:vertAlign w:val="superscript"/>
        </w:rPr>
        <w:t>2</w:t>
      </w:r>
    </w:p>
    <w:p w14:paraId="330400DF" w14:textId="2C9C122D" w:rsidR="00A05126" w:rsidRDefault="000F62F0">
      <w:pPr>
        <w:spacing w:after="0" w:line="240" w:lineRule="auto"/>
        <w:jc w:val="center"/>
        <w:rPr>
          <w:rFonts w:ascii="Arial" w:hAnsi="Arial" w:cs="Arial"/>
        </w:rPr>
      </w:pPr>
      <w:r>
        <w:rPr>
          <w:rFonts w:ascii="Arial" w:hAnsi="Arial" w:cs="Arial"/>
          <w:vertAlign w:val="superscript"/>
        </w:rPr>
        <w:t>1</w:t>
      </w:r>
      <w:r>
        <w:rPr>
          <w:rFonts w:ascii="Arial" w:hAnsi="Arial" w:cs="Arial"/>
        </w:rPr>
        <w:t xml:space="preserve"> </w:t>
      </w:r>
      <w:r w:rsidR="004233B9">
        <w:rPr>
          <w:rFonts w:ascii="Arial" w:hAnsi="Arial" w:cs="Arial"/>
        </w:rPr>
        <w:t>Public Health Center of</w:t>
      </w:r>
      <w:r w:rsidR="00A05126">
        <w:rPr>
          <w:rFonts w:ascii="Arial" w:hAnsi="Arial" w:cs="Arial"/>
        </w:rPr>
        <w:t xml:space="preserve"> Polanharjo, Sukoharjo</w:t>
      </w:r>
    </w:p>
    <w:p w14:paraId="7D075F67" w14:textId="5B970C99" w:rsidR="000F1467" w:rsidRDefault="00A05126">
      <w:pPr>
        <w:spacing w:after="0" w:line="240" w:lineRule="auto"/>
        <w:jc w:val="center"/>
        <w:rPr>
          <w:rFonts w:ascii="Arial" w:hAnsi="Arial" w:cs="Arial"/>
        </w:rPr>
      </w:pPr>
      <w:r>
        <w:rPr>
          <w:rFonts w:ascii="Arial" w:hAnsi="Arial" w:cs="Arial"/>
          <w:vertAlign w:val="superscript"/>
        </w:rPr>
        <w:t xml:space="preserve">2 </w:t>
      </w:r>
      <w:r w:rsidR="000F62F0">
        <w:rPr>
          <w:rFonts w:ascii="Arial" w:hAnsi="Arial" w:cs="Arial"/>
        </w:rPr>
        <w:t>Program Studi Magister Terapan Kebidanan, Poltekkes Kemenkes Semarang, Indonesia</w:t>
      </w:r>
    </w:p>
    <w:p w14:paraId="1EE3EF2D" w14:textId="77777777" w:rsidR="000F1467" w:rsidRDefault="000F62F0">
      <w:pPr>
        <w:spacing w:after="0" w:line="240" w:lineRule="auto"/>
        <w:jc w:val="center"/>
        <w:rPr>
          <w:rFonts w:ascii="Arial" w:hAnsi="Arial" w:cs="Arial"/>
        </w:rPr>
      </w:pPr>
      <w:r>
        <w:rPr>
          <w:rFonts w:ascii="Arial" w:hAnsi="Arial" w:cs="Arial"/>
        </w:rPr>
        <w:t>Jl. Tirto Agung Pedalangan Banyumanik, Semarang, Jawa Tengah, Indonesia</w:t>
      </w:r>
    </w:p>
    <w:p w14:paraId="295B5576" w14:textId="77777777" w:rsidR="000F1467" w:rsidRDefault="000F1467">
      <w:pPr>
        <w:spacing w:after="0" w:line="240" w:lineRule="auto"/>
        <w:jc w:val="center"/>
        <w:rPr>
          <w:rFonts w:ascii="Arial" w:hAnsi="Arial" w:cs="Arial"/>
        </w:rPr>
      </w:pPr>
    </w:p>
    <w:p w14:paraId="2FEA479D" w14:textId="77777777" w:rsidR="000F1467" w:rsidRDefault="000F62F0">
      <w:pPr>
        <w:spacing w:after="0" w:line="240" w:lineRule="auto"/>
        <w:jc w:val="center"/>
        <w:rPr>
          <w:rFonts w:ascii="Arial" w:hAnsi="Arial" w:cs="Arial"/>
        </w:rPr>
      </w:pPr>
      <w:r>
        <w:rPr>
          <w:rFonts w:ascii="Arial" w:hAnsi="Arial" w:cs="Arial"/>
        </w:rPr>
        <w:t>Corresponding author: Yuni Nur Astuti</w:t>
      </w:r>
    </w:p>
    <w:p w14:paraId="49CA3145" w14:textId="77777777" w:rsidR="000F1467" w:rsidRDefault="000F62F0">
      <w:pPr>
        <w:spacing w:after="0" w:line="240" w:lineRule="auto"/>
        <w:jc w:val="center"/>
        <w:rPr>
          <w:rFonts w:ascii="Arial" w:hAnsi="Arial" w:cs="Arial"/>
        </w:rPr>
      </w:pPr>
      <w:r>
        <w:rPr>
          <w:rFonts w:ascii="Arial" w:hAnsi="Arial" w:cs="Arial"/>
        </w:rPr>
        <w:t>Email: yuninura1310@gmail.com</w:t>
      </w:r>
    </w:p>
    <w:p w14:paraId="6CD0F8BC" w14:textId="77777777" w:rsidR="000F1467" w:rsidRDefault="000F1467">
      <w:pPr>
        <w:spacing w:after="0" w:line="240" w:lineRule="auto"/>
        <w:jc w:val="center"/>
        <w:rPr>
          <w:rFonts w:ascii="Arial" w:hAnsi="Arial" w:cs="Arial"/>
        </w:rPr>
      </w:pPr>
    </w:p>
    <w:p w14:paraId="27E327E1" w14:textId="77777777" w:rsidR="000F1467" w:rsidRDefault="000F62F0">
      <w:pPr>
        <w:spacing w:after="0" w:line="240" w:lineRule="auto"/>
        <w:jc w:val="center"/>
        <w:rPr>
          <w:rFonts w:ascii="Arial" w:hAnsi="Arial" w:cs="Arial"/>
          <w:b/>
          <w:bCs/>
        </w:rPr>
      </w:pPr>
      <w:r>
        <w:rPr>
          <w:rFonts w:ascii="Arial" w:hAnsi="Arial" w:cs="Arial"/>
          <w:b/>
          <w:bCs/>
        </w:rPr>
        <w:t>ABSTRACT</w:t>
      </w:r>
    </w:p>
    <w:p w14:paraId="507DA5A6" w14:textId="77777777" w:rsidR="000F1467" w:rsidRDefault="000F1467">
      <w:pPr>
        <w:spacing w:after="0" w:line="240" w:lineRule="auto"/>
        <w:jc w:val="both"/>
        <w:rPr>
          <w:rFonts w:ascii="Arial" w:hAnsi="Arial" w:cs="Arial"/>
        </w:rPr>
      </w:pPr>
    </w:p>
    <w:p w14:paraId="7F48B302" w14:textId="77777777" w:rsidR="000F1467" w:rsidRDefault="000F62F0">
      <w:pPr>
        <w:spacing w:after="0" w:line="240" w:lineRule="auto"/>
        <w:jc w:val="both"/>
        <w:rPr>
          <w:rFonts w:ascii="Arial" w:hAnsi="Arial" w:cs="Arial"/>
          <w:b/>
          <w:bCs/>
        </w:rPr>
      </w:pPr>
      <w:r>
        <w:rPr>
          <w:rFonts w:ascii="Arial" w:hAnsi="Arial" w:cs="Arial"/>
          <w:b/>
          <w:bCs/>
        </w:rPr>
        <w:t xml:space="preserve">Background: </w:t>
      </w:r>
      <w:r>
        <w:rPr>
          <w:rFonts w:ascii="Arial" w:hAnsi="Arial" w:cs="Arial"/>
        </w:rPr>
        <w:t>Back pain is a discomfort that is often felt by mothers in the third trimester of pregnancy. During this period, the uterus gets bigger and causes the muscles in the mother's lower back to stretch, causing pain. One non-pharmacological therapy to treat back pain complaints is the relaxation technique with Progressive Muscle Relaxation (PMR). This study aims to determine the effect of Progressive Muscle Relaxation (PMR) on back pain in third trimester pregnant women at the Karangpandan Community Health Center, Karanganyar Regency.</w:t>
      </w:r>
    </w:p>
    <w:p w14:paraId="23084E89" w14:textId="3541E571" w:rsidR="000F1467" w:rsidRDefault="000F62F0">
      <w:pPr>
        <w:spacing w:after="0" w:line="240" w:lineRule="auto"/>
        <w:jc w:val="both"/>
        <w:rPr>
          <w:rFonts w:ascii="Arial" w:hAnsi="Arial" w:cs="Arial"/>
          <w:b/>
          <w:bCs/>
        </w:rPr>
      </w:pPr>
      <w:r>
        <w:rPr>
          <w:rFonts w:ascii="Arial" w:hAnsi="Arial" w:cs="Arial"/>
          <w:b/>
          <w:bCs/>
        </w:rPr>
        <w:t xml:space="preserve">Research Method: </w:t>
      </w:r>
      <w:r>
        <w:rPr>
          <w:rFonts w:ascii="Arial" w:hAnsi="Arial" w:cs="Arial"/>
        </w:rPr>
        <w:t>Th</w:t>
      </w:r>
      <w:r w:rsidR="00A05126">
        <w:rPr>
          <w:rFonts w:ascii="Arial" w:hAnsi="Arial" w:cs="Arial"/>
        </w:rPr>
        <w:t xml:space="preserve">is is a pilot study of </w:t>
      </w:r>
      <w:r>
        <w:rPr>
          <w:rFonts w:ascii="Arial" w:hAnsi="Arial" w:cs="Arial"/>
        </w:rPr>
        <w:t>pre-experimental with</w:t>
      </w:r>
      <w:r w:rsidR="00A05126">
        <w:rPr>
          <w:rFonts w:ascii="Arial" w:hAnsi="Arial" w:cs="Arial"/>
        </w:rPr>
        <w:t xml:space="preserve"> </w:t>
      </w:r>
      <w:r>
        <w:rPr>
          <w:rFonts w:ascii="Arial" w:hAnsi="Arial" w:cs="Arial"/>
        </w:rPr>
        <w:t>pre</w:t>
      </w:r>
      <w:r w:rsidR="00A05126">
        <w:rPr>
          <w:rFonts w:ascii="Arial" w:hAnsi="Arial" w:cs="Arial"/>
        </w:rPr>
        <w:t>test</w:t>
      </w:r>
      <w:r>
        <w:rPr>
          <w:rFonts w:ascii="Arial" w:hAnsi="Arial" w:cs="Arial"/>
        </w:rPr>
        <w:t>-posttest design</w:t>
      </w:r>
      <w:r w:rsidR="00A05126">
        <w:rPr>
          <w:rFonts w:ascii="Arial" w:hAnsi="Arial" w:cs="Arial"/>
        </w:rPr>
        <w:t xml:space="preserve"> one group only</w:t>
      </w:r>
      <w:r>
        <w:rPr>
          <w:rFonts w:ascii="Arial" w:hAnsi="Arial" w:cs="Arial"/>
        </w:rPr>
        <w:t>. The study used 5 third trimester pregnant women who experienced back pain as samples. The research instrument used an observation sheet containing the Numeric Rating Scale (NRS) pain scale assessment. The analysis used in this research is the paired sample t-test with a confidence level of 95% (α=0.05).</w:t>
      </w:r>
    </w:p>
    <w:p w14:paraId="10B9AC86" w14:textId="77777777" w:rsidR="000F1467" w:rsidRDefault="000F62F0">
      <w:pPr>
        <w:spacing w:after="0" w:line="240" w:lineRule="auto"/>
        <w:jc w:val="both"/>
        <w:rPr>
          <w:rFonts w:ascii="Arial" w:hAnsi="Arial" w:cs="Arial"/>
        </w:rPr>
      </w:pPr>
      <w:r>
        <w:rPr>
          <w:rFonts w:ascii="Arial" w:hAnsi="Arial" w:cs="Arial"/>
          <w:b/>
          <w:bCs/>
        </w:rPr>
        <w:t xml:space="preserve">Result: </w:t>
      </w:r>
      <w:r>
        <w:rPr>
          <w:rFonts w:ascii="Arial" w:hAnsi="Arial" w:cs="Arial"/>
        </w:rPr>
        <w:t>There was a decrease in the average pain scale for pregnant women in the third trimester before and after being given Progressive Muscle Relaxation (PMR) therapy, namely from 4.4 down to 0.2. The results of the paired sample t-test obtained a p value (0.001) &lt;0.05, which means that there is an average difference between the pain scale of pregnant women in the third trimester before and after being given Progressive Muscle Relaxation (PMR) therapy.</w:t>
      </w:r>
    </w:p>
    <w:p w14:paraId="3E1C407C" w14:textId="77777777" w:rsidR="000F1467" w:rsidRDefault="000F62F0">
      <w:pPr>
        <w:spacing w:after="0" w:line="240" w:lineRule="auto"/>
        <w:jc w:val="both"/>
        <w:rPr>
          <w:rFonts w:ascii="Arial" w:hAnsi="Arial" w:cs="Arial"/>
        </w:rPr>
      </w:pPr>
      <w:r>
        <w:rPr>
          <w:rFonts w:ascii="Arial" w:hAnsi="Arial" w:cs="Arial"/>
          <w:b/>
          <w:bCs/>
        </w:rPr>
        <w:t xml:space="preserve">Conclusion: </w:t>
      </w:r>
      <w:r>
        <w:rPr>
          <w:rFonts w:ascii="Arial" w:hAnsi="Arial" w:cs="Arial"/>
        </w:rPr>
        <w:t>There is an influence on the use of Progressive Muscle Relaxation (PMR) therapy on back pain in third trimester pregnant women.</w:t>
      </w:r>
    </w:p>
    <w:p w14:paraId="5CE2AA8A" w14:textId="77777777" w:rsidR="000F1467" w:rsidRDefault="000F1467">
      <w:pPr>
        <w:spacing w:after="0" w:line="240" w:lineRule="auto"/>
        <w:rPr>
          <w:rFonts w:ascii="Arial" w:hAnsi="Arial" w:cs="Arial"/>
        </w:rPr>
      </w:pPr>
    </w:p>
    <w:p w14:paraId="7EB553A2" w14:textId="08D1EB82" w:rsidR="000F1467" w:rsidRDefault="000F62F0">
      <w:pPr>
        <w:spacing w:after="0" w:line="240" w:lineRule="auto"/>
        <w:rPr>
          <w:rFonts w:ascii="Arial" w:hAnsi="Arial" w:cs="Arial"/>
        </w:rPr>
      </w:pPr>
      <w:r>
        <w:rPr>
          <w:rFonts w:ascii="Arial" w:hAnsi="Arial" w:cs="Arial"/>
        </w:rPr>
        <w:t>Keyword</w:t>
      </w:r>
      <w:r>
        <w:rPr>
          <w:rFonts w:ascii="Arial" w:hAnsi="Arial" w:cs="Arial"/>
          <w:b/>
          <w:bCs/>
        </w:rPr>
        <w:t xml:space="preserve">: </w:t>
      </w:r>
      <w:r>
        <w:rPr>
          <w:rFonts w:ascii="Arial" w:hAnsi="Arial" w:cs="Arial"/>
        </w:rPr>
        <w:t>Progressive Muscle Relaxation (PMR), pregnancy, pain</w:t>
      </w:r>
    </w:p>
    <w:p w14:paraId="0D567673" w14:textId="77777777" w:rsidR="000F1467" w:rsidRDefault="000F1467">
      <w:pPr>
        <w:spacing w:after="0" w:line="240" w:lineRule="auto"/>
        <w:rPr>
          <w:rFonts w:ascii="Arial" w:hAnsi="Arial" w:cs="Arial"/>
          <w:b/>
          <w:bCs/>
        </w:rPr>
      </w:pPr>
    </w:p>
    <w:p w14:paraId="2E4ABC8F" w14:textId="77777777" w:rsidR="000F1467" w:rsidRDefault="000F1467">
      <w:pPr>
        <w:spacing w:after="0" w:line="240" w:lineRule="auto"/>
        <w:rPr>
          <w:rFonts w:ascii="Arial" w:hAnsi="Arial" w:cs="Arial"/>
          <w:b/>
          <w:bCs/>
        </w:rPr>
      </w:pPr>
    </w:p>
    <w:p w14:paraId="043075BF" w14:textId="77777777" w:rsidR="000F1467" w:rsidRDefault="000F1467">
      <w:pPr>
        <w:spacing w:after="0" w:line="240" w:lineRule="auto"/>
        <w:rPr>
          <w:rFonts w:ascii="Arial" w:hAnsi="Arial" w:cs="Arial"/>
          <w:b/>
          <w:bCs/>
        </w:rPr>
        <w:sectPr w:rsidR="000F1467">
          <w:pgSz w:w="11906" w:h="16838"/>
          <w:pgMar w:top="2268" w:right="1701" w:bottom="1701" w:left="2268" w:header="720" w:footer="720" w:gutter="0"/>
          <w:cols w:space="720"/>
          <w:docGrid w:linePitch="360"/>
        </w:sectPr>
      </w:pPr>
    </w:p>
    <w:p w14:paraId="5221D1EA" w14:textId="77777777" w:rsidR="000F1467" w:rsidRDefault="000F62F0">
      <w:pPr>
        <w:spacing w:after="0" w:line="240" w:lineRule="auto"/>
        <w:rPr>
          <w:rFonts w:ascii="Arial" w:hAnsi="Arial" w:cs="Arial"/>
        </w:rPr>
      </w:pPr>
      <w:r>
        <w:rPr>
          <w:rFonts w:ascii="Arial" w:hAnsi="Arial" w:cs="Arial"/>
          <w:b/>
          <w:bCs/>
        </w:rPr>
        <w:t>PENDAHULUAN</w:t>
      </w:r>
    </w:p>
    <w:p w14:paraId="2AA9414C" w14:textId="77777777" w:rsidR="00A05126" w:rsidRDefault="00A05126" w:rsidP="00F61DE8">
      <w:pPr>
        <w:spacing w:after="0" w:line="240" w:lineRule="auto"/>
        <w:ind w:firstLine="567"/>
        <w:jc w:val="both"/>
        <w:rPr>
          <w:rFonts w:ascii="Arial" w:hAnsi="Arial" w:cs="Arial"/>
        </w:rPr>
      </w:pPr>
      <w:r>
        <w:rPr>
          <w:rFonts w:ascii="Arial" w:hAnsi="Arial" w:cs="Arial"/>
        </w:rPr>
        <w:t>Pregnancy is a transitional stage of the life process of a woman who matures reproductively and a mother-to-be where the woman carries a fetus in her womb. Pregnancy is a unique period in life associated with hormonal and physiological changes in a pregnant woman. Data from the Ministry of Health of the Republic of Indonesia in 2020 shows that the number of pregnant women in Indonesia reached 5,221,784 people</w:t>
      </w:r>
      <w:r>
        <w:rPr>
          <w:rFonts w:ascii="Arial" w:hAnsi="Arial" w:cs="Arial"/>
        </w:rPr>
        <w:fldChar w:fldCharType="begin" w:fldLock="1"/>
      </w:r>
      <w:r>
        <w:rPr>
          <w:rFonts w:ascii="Arial" w:hAnsi="Arial" w:cs="Arial"/>
        </w:rPr>
        <w:instrText>ADDIN CSL_CITATION {"citationItems":[{"id":"ITEM-1","itemData":{"DOI":"10.32695/jbd.v2i2.406","abstract":"Various problems that arise in the third trimester of pregnancy are problems that are often complained of by pregnant women, such as anxiety and pain. Among these complaints, low back pain is the most commonly reported, occurring in 60% -90% of pregnant women, and is one of the causes of the incidence of cesarean delivery. Back pain is caused by pain in the lumbosacral area. The increase in intensity as the gestational age increases is caused by a shift in the center of gravity and changes in body posture. Back pain from sacroiliac/lumbar can be a long term back problem if not treated immediately. One of the complementary therapies that can reduce or relieve pain, reduce or prevent muscle spasms, provide a sense of comfort, namely with warm compresses and prenatal massage. This case study describes the management of complementary therapy consisting of warm compresses and prenatal massage in third trimester pregnant women with complaints of back pain. After midwifery care was implemented, Mrs. F experienced a decrease in back pain so that the problem could be resolved.","author":[{"dropping-particle":"","family":"Lestaluhu","given":"Viqy","non-dropping-particle":"","parse-names":false,"suffix":""}],"container-title":"Jurnal Kebidanan","id":"ITEM-1","issue":"2","issued":{"date-parts":[["2022"]]},"page":"96-103","title":"Studi Kasus: Penatalaksanaan Terapi Komplementer Pada Ibu Hamil Trimester Iii Dengan Nyeri Punggung","type":"article-journal","volume":"2"},"uris":["http://www.mendeley.com/documents/?uuid=a9ef9330-ae6b-4ea8-9573-d9095e6fa06f"]}],"mendeley":{"formattedCitation":"&lt;sup&gt;1&lt;/sup&gt;","plainTextFormattedCitation":"1","previouslyFormattedCitation":"&lt;sup&gt;1&lt;/sup&gt;"},"properties":{"noteIndex":0},"schema":"https://github.com/citation-style-language/schema/raw/master/csl-citation.json"}</w:instrText>
      </w:r>
      <w:r>
        <w:rPr>
          <w:rFonts w:ascii="Arial" w:hAnsi="Arial" w:cs="Arial"/>
        </w:rPr>
        <w:fldChar w:fldCharType="separate"/>
      </w:r>
      <w:r>
        <w:rPr>
          <w:rFonts w:ascii="Arial" w:hAnsi="Arial" w:cs="Arial"/>
          <w:vertAlign w:val="superscript"/>
        </w:rPr>
        <w:t>1</w:t>
      </w:r>
      <w:r>
        <w:rPr>
          <w:rFonts w:ascii="Arial" w:hAnsi="Arial" w:cs="Arial"/>
        </w:rPr>
        <w:fldChar w:fldCharType="end"/>
      </w:r>
      <w:r>
        <w:rPr>
          <w:rFonts w:ascii="Arial" w:hAnsi="Arial" w:cs="Arial"/>
        </w:rPr>
        <w:t>. The process of pregnancy itself involves various physiological changes including physical changes, changes in the digestive system, and respiratory system, then the urinarius, musculoskeletal and circulatory tract systems. Various changes occur during pregnancy resulting in various discomforts</w:t>
      </w:r>
      <w:r>
        <w:rPr>
          <w:rFonts w:ascii="Arial" w:hAnsi="Arial" w:cs="Arial"/>
        </w:rPr>
        <w:fldChar w:fldCharType="begin" w:fldLock="1"/>
      </w:r>
      <w:r>
        <w:rPr>
          <w:rFonts w:ascii="Arial" w:hAnsi="Arial" w:cs="Arial"/>
        </w:rPr>
        <w:instrText>ADDIN CSL_CITATION {"citationItems":[{"id":"ITEM-1","itemData":{"author":[{"dropping-particle":"","family":"Riadinni","given":"Alita","non-dropping-particle":"","parse-names":false,"suffix":""}],"container-title":"Jurnal Keperawatan Widya Gantari Indonesia","id":"ITEM-1","issue":"1","issued":{"date-parts":[["2020"]]},"page":"1-8","title":"Hubungan Senam Hamil Dengan Rasa Nyaman Tidur","type":"article-journal","volume":"4"},"uris":["http://www.mendeley.com/documents/?uuid=aab0b9b4-c3a1-428c-a46a-3f6330969fe8"]}],"mendeley":{"formattedCitation":"&lt;sup&gt;2&lt;/sup&gt;","plainTextFormattedCitation":"2","previouslyFormattedCitation":"&lt;sup&gt;2&lt;/sup&gt;"},"properties":{"noteIndex":0},"schema":"https://github.com/citation-style-language/schema/raw/master/csl-citation.json"}</w:instrText>
      </w:r>
      <w:r>
        <w:rPr>
          <w:rFonts w:ascii="Arial" w:hAnsi="Arial" w:cs="Arial"/>
        </w:rPr>
        <w:fldChar w:fldCharType="separate"/>
      </w:r>
      <w:r>
        <w:rPr>
          <w:rFonts w:ascii="Arial" w:hAnsi="Arial" w:cs="Arial"/>
          <w:vertAlign w:val="superscript"/>
        </w:rPr>
        <w:t>2</w:t>
      </w:r>
      <w:r>
        <w:rPr>
          <w:rFonts w:ascii="Arial" w:hAnsi="Arial" w:cs="Arial"/>
        </w:rPr>
        <w:fldChar w:fldCharType="end"/>
      </w:r>
      <w:r>
        <w:rPr>
          <w:rFonts w:ascii="Arial" w:hAnsi="Arial" w:cs="Arial"/>
        </w:rPr>
        <w:t xml:space="preserve">. </w:t>
      </w:r>
    </w:p>
    <w:p w14:paraId="3A3AB7AF" w14:textId="77777777" w:rsidR="00A05126" w:rsidRDefault="00A05126" w:rsidP="00F61DE8">
      <w:pPr>
        <w:spacing w:after="0" w:line="240" w:lineRule="auto"/>
        <w:ind w:firstLine="567"/>
        <w:jc w:val="both"/>
        <w:rPr>
          <w:rFonts w:ascii="Arial" w:hAnsi="Arial" w:cs="Arial"/>
        </w:rPr>
      </w:pPr>
      <w:r>
        <w:rPr>
          <w:rFonts w:ascii="Arial" w:hAnsi="Arial" w:cs="Arial"/>
        </w:rPr>
        <w:t>Discomfort arises due to some changes in pregnant women. Discomfort will increase in the third trimester where the fetus develops faster. Physical changes that occur in pregnant women are the body's adaptation to pregnancy</w:t>
      </w:r>
      <w:r>
        <w:rPr>
          <w:rFonts w:ascii="Arial" w:hAnsi="Arial" w:cs="Arial"/>
        </w:rPr>
        <w:fldChar w:fldCharType="begin" w:fldLock="1"/>
      </w:r>
      <w:r>
        <w:rPr>
          <w:rFonts w:ascii="Arial" w:hAnsi="Arial" w:cs="Arial"/>
        </w:rPr>
        <w:instrText>ADDIN CSL_CITATION {"citationItems":[{"id":"ITEM-1","itemData":{"DOI":"10.20961/placentum.v7i2.29732","ISSN":"2303-3746","abstract":"&lt;p&gt;&lt;strong&gt;Latar Belakang:&lt;/strong&gt; Ketidaknyamanan ibu hamil akan meningkat dengan bertambahnya usia kehamilan. Ibu hamil membutuhkan persiapan fisik dan psikologis untuk persalinan. Tujuan penulisan artikel ini untuk mengetahui senam hamil selama kehamilan memberikan manfaat selama kehamilan dan persiapan melahirkan&lt;/p&gt;&lt;p&gt;&lt;strong&gt;Metode: &lt;/strong&gt;Sistematik review menggunakan database : Scopus, Pubmed, Sciene Direct, dan Emerald. Hasil pencarian yang memenuhi kreiteria adalah 8 kemudian dilakukan analisis artikel.&lt;/p&gt;&lt;p&gt;&lt;strong&gt;Hasil:&lt;/strong&gt; Olahraga kehamilan dapat menurunkan ketidaknyamanan selama kehamilan dan mempersiapkan fisik dan psikologis kehamilan untuk melahirkan. Olahraga selama kehamilan dapat dapat dilakukan dengan senam hamil, yoga kehamilan, dan olahraga lainnya.&lt;/p&gt;&lt;p&gt;&lt;strong&gt;Kesimpulan: &lt;/strong&gt;Senam hamil dapat menurunkan ketidaknyamanan selama kehamilan dan mempersiapkan fisik dan psikologis ibu untuk melahirkan.&lt;/p&gt;","author":[{"dropping-particle":"","family":"Hidayati","given":"Ulfah","non-dropping-particle":"","parse-names":false,"suffix":""}],"container-title":"PLACENTUM: Jurnal Ilmiah Kesehatan dan Aplikasinya","id":"ITEM-1","issue":"2","issued":{"date-parts":[["2019"]]},"page":"8","title":"Systematic Review: Senam Hamil Untuk Masa Kehamilan Dan Persiapan Persalinan","type":"article-journal","volume":"7"},"uris":["http://www.mendeley.com/documents/?uuid=3ebe4c82-d3d1-4286-9fdd-d4f5f83bf42d"]}],"mendeley":{"formattedCitation":"&lt;sup&gt;3&lt;/sup&gt;","plainTextFormattedCitation":"3","previouslyFormattedCitation":"&lt;sup&gt;3&lt;/sup&gt;"},"properties":{"noteIndex":0},"schema":"https://github.com/citation-style-language/schema/raw/master/csl-citation.json"}</w:instrText>
      </w:r>
      <w:r>
        <w:rPr>
          <w:rFonts w:ascii="Arial" w:hAnsi="Arial" w:cs="Arial"/>
        </w:rPr>
        <w:fldChar w:fldCharType="separate"/>
      </w:r>
      <w:r>
        <w:rPr>
          <w:rFonts w:ascii="Arial" w:hAnsi="Arial" w:cs="Arial"/>
          <w:vertAlign w:val="superscript"/>
        </w:rPr>
        <w:t>3</w:t>
      </w:r>
      <w:r>
        <w:rPr>
          <w:rFonts w:ascii="Arial" w:hAnsi="Arial" w:cs="Arial"/>
        </w:rPr>
        <w:fldChar w:fldCharType="end"/>
      </w:r>
      <w:r>
        <w:rPr>
          <w:rFonts w:ascii="Arial" w:hAnsi="Arial" w:cs="Arial"/>
        </w:rPr>
        <w:t>. At this time, the larger the uterus of pregnant women, the mother must adjust her position and posture by relying on muscle strength because the center of gravity will move forward. Fatigue that occurs in pregnant women is the effect of the body position of pregnant women that is not right</w:t>
      </w:r>
      <w:r>
        <w:rPr>
          <w:rFonts w:ascii="Arial" w:hAnsi="Arial" w:cs="Arial"/>
        </w:rPr>
        <w:fldChar w:fldCharType="begin" w:fldLock="1"/>
      </w:r>
      <w:r>
        <w:rPr>
          <w:rFonts w:ascii="Arial" w:hAnsi="Arial" w:cs="Arial"/>
        </w:rPr>
        <w:instrText>ADDIN CSL_CITATION {"citationItems":[{"id":"ITEM-1","itemData":{"DOI":"10.22219/physiohs.v3i2.19449","ISSN":"2656-8128","abstract":"Kehamilan adalah kondisi dimana seorang perempuan sedang mengandung dan mengembangkan fetus didalam rahimnya selama 9 bulan. Selama masa kehamilan, akan terjadi berbagai perubahan pada tubuh yang menyebabkan ketidaknyamanan pada tubuh ibu hamil. Perubahan-perubahan tersebut akan mencapai puncaknya saat kehamilan memasuki trisemester III. Ketidaknyamanan yang paling sering dikeluhkan ibu hamil saat memasuki kehamilan trisemester III diantaranya nyeri punggung bawah dan sesak nafas. Kondisi perut yang semakin membesar dari hari ke hari menyebabkan pusat gravitasi ibu hamil bergerak ke depan. Selain itu ligamentum sakroiliaka menjadi lemah sehingga panggul akan berputar ke depan dan meningkatkan hyperlordosis pada wanita hamil. Hal tersebut akan meningkatkan ketegangan pada panggul atau lumbal bawah yang menyebabkan nyeri punggung bawah pada ibu hamil. Selain itu sesak nafas pada ibu hamil di sebabkan karena adanya perubahan anatomis pada bagian rongga dada karena terdapat pembesaran uterus yang mendorong diafragma ke atas. Perubahan yang terjadi tersebut bisa mengakibatkan turunnya oksigenasi maternal, sedangkan kehamilan akan meningkatkan 20% konsumsi oksigen dan 15% laju metabolik, hal ini yang dapat membuat ketidakseimbangan ventilasi-perfusi. Salah satu intervensi yang dapat digunakan untuk mengurangi nyeri punggung bawah dan sesak nafas pada wanita hamil yaitu breathing exercise dan progressive muscle relaxation technique (PMRT). Penelitian ini bertujuan untuk mengetahui pengaruh kombinasi breathing exercise dan progressive muscle relaxation technique (PMRT) terhadap nyeri punggung bawah dan sesak nafas pada ibu hamil trisemester III. Penelitian ini menggunakan desain quasi-eksperimental dengan menggunakan alat ukur Numeric rating scale (NRS) untuk mengukur nyeri punggung bawah dan nafas yang dialami menggunakan skala borg termodifikasi .Masing-masing sampel diukur nyeri punggung bawah dan tingkat sesak nafas sebelum dan sesudah diberikan intervensi kombinasi breathing exercise dan progressive muscle relaxation technique. Berdasarkan hasil uji statistic dengan Independent T test dan Wilcoxon test didapatkan nilai signifikansi 0.000(p&gt;0,005) Sehingga dapat disimpulkan bahwa terdapat pengaruh kombinasi breathing exercise dan progressive muscle relaxation technique (PMRT) terhadap nyeri punggung bawah dan tingkat sesak nafas pada ibu hamil trisemester III.","author":[{"dropping-particle":"","family":"Rahmawati","given":"Nurul Aini","non-dropping-particle":"","parse-names":false,"suffix":""},{"dropping-particle":"","family":"Marufa","given":"Siti Ainun","non-dropping-particle":"","parse-names":false,"suffix":""},{"dropping-particle":"","family":"Rahmanto","given":"Safun","non-dropping-particle":"","parse-names":false,"suffix":""},{"dropping-particle":"","family":"Handiny","given":"Dinda Lutfiah Mei","non-dropping-particle":"","parse-names":false,"suffix":""},{"dropping-particle":"","family":"Lestari","given":"Mita Andini Ayu","non-dropping-particle":"","parse-names":false,"suffix":""}],"container-title":"Physiotherapy Health Science (PhysioHS)","id":"ITEM-1","issue":"2","issued":{"date-parts":[["2021"]]},"page":"95-100","title":"Pengaruh Kombinasi Breathing Exercise dan Progressive Muscle Relaxation Dalam Menurunkan Nyeri Punggung dan Sesak Napas Ibu Hamil Trimester III","type":"article-journal","volume":"3"},"uris":["http://www.mendeley.com/documents/?uuid=a5d621c5-4a51-4222-bfb1-a79eda052906"]}],"mendeley":{"formattedCitation":"&lt;sup&gt;4&lt;/sup&gt;","plainTextFormattedCitation":"4","previouslyFormattedCitation":"&lt;sup&gt;4&lt;/sup&gt;"},"properties":{"noteIndex":0},"schema":"https://github.com/citation-style-language/schema/raw/master/csl-citation.json"}</w:instrText>
      </w:r>
      <w:r>
        <w:rPr>
          <w:rFonts w:ascii="Arial" w:hAnsi="Arial" w:cs="Arial"/>
        </w:rPr>
        <w:fldChar w:fldCharType="separate"/>
      </w:r>
      <w:r>
        <w:rPr>
          <w:rFonts w:ascii="Arial" w:hAnsi="Arial" w:cs="Arial"/>
          <w:vertAlign w:val="superscript"/>
        </w:rPr>
        <w:t>4</w:t>
      </w:r>
      <w:r>
        <w:rPr>
          <w:rFonts w:ascii="Arial" w:hAnsi="Arial" w:cs="Arial"/>
        </w:rPr>
        <w:fldChar w:fldCharType="end"/>
      </w:r>
      <w:r>
        <w:rPr>
          <w:rFonts w:ascii="Arial" w:hAnsi="Arial" w:cs="Arial"/>
        </w:rPr>
        <w:t>. Additional stretching and fatigue usually occur in the mother's spine or lower back. This can cause back pain in pregnant women, especially in the third trimester</w:t>
      </w:r>
      <w:r>
        <w:rPr>
          <w:rFonts w:ascii="Arial" w:hAnsi="Arial" w:cs="Arial"/>
        </w:rPr>
        <w:fldChar w:fldCharType="begin" w:fldLock="1"/>
      </w:r>
      <w:r>
        <w:rPr>
          <w:rFonts w:ascii="Arial" w:hAnsi="Arial" w:cs="Arial"/>
        </w:rPr>
        <w:instrText>ADDIN CSL_CITATION {"citationItems":[{"id":"ITEM-1","itemData":{"abstract":"Selama proses kehamilan semua ibu hamil akan mengalami perubahan fisik, psikologis, serta perubahan social dalam keluarga. Nyeri punggung bagian bawah pada ibu hamil ibu akan terganggu menjalani aktivitasnya dengan normal, nyeri punggung yang tidak segera diatasi bias menyebabkan nyeri jangka panjang, meningkatkan kecenderungan nyeri punggung bagian bawah pada pasca partum dan nyeri punggung kronis yang akan lebih sulit untuk diatasi. Tujuan penelitian ini adalah untuk mengetahui pengaruh relaksasi otot progresif terhadap penurunan skala nyeri punggung bawah pada ibu hamil trimester III di Puskesmas Cibeureum. Jenis penelitian yang dilakukan dalam penelitian ini adalah metode quasi experiment, dengan desain one group pretest posttest. Populasi penelitian ini adalah seluruh ibu hamil trimester III sebanyak 68 ibu hamil. Teknik pengambilan sampel menggunakan Purposive Sampling yaitu sebanyak 43 trimester ibu hamil III yang mengalami nyeri punggang bagian bawah. Hasil uji statistic didapatkan nilai ρ-value sebesar 0.000 karena ρ-value &lt; α (0,05) maka Ho ditolak, yang berarti ada pengaruh relaksasi otot progresif terhadap penurunan skala nyeri punggung bagian bawah pada ibu hamil trimester III. Bagi petugas kesehatan terutama bidan dapat memberikan cara pengelolaan nyeri punggung bagian bawah pada ibu hamil sehingga dapat mengurangi tingkat skala nyeri yang dialami oleh ibu hamil. Kata kunci : Ibu hamil trimester III, relaksasi otot progresif, nyeri punggung bagian bawah","author":[{"dropping-particle":"","family":"Dewi","given":"Puspa Kirana","non-dropping-particle":"","parse-names":false,"suffix":""},{"dropping-particle":"","family":"Patimah","given":"Siti","non-dropping-particle":"","parse-names":false,"suffix":""},{"dropping-particle":"","family":"Khairiyah","given":"Ir","non-dropping-particle":"","parse-names":false,"suffix":""}],"container-title":"Jurnal Bidan","id":"ITEM-1","issue":"02","issued":{"date-parts":[["2018"]]},"page":"16-24","title":"Pengaruh Relaksasi Otot Progresif Terhadap Penurunan Nyeri Punggung Bagian Bawah Ibu Hamil Trimester III","type":"article-journal","volume":"4"},"uris":["http://www.mendeley.com/documents/?uuid=179d54c4-ca35-455c-a022-04c09707b585"]},{"id":"ITEM-2","itemData":{"DOI":"10.7759/cureus.13011","abstract":"INTRODUCTION Low back pain (LBP) is a very common pathology among pregnant women and various methods are used to reduce the pain. The aim of this study is to conduct an evidence-based systematic review and meta-analysis regarding the effectiveness of the interventions used to reduce low back pain related to pregnancy.  Methods and materials: The PEDro database, PubMed, and Cochrane Library were searched from January 2012 until December 2020 as well as the reference lists from identified articles. Studies of any non-pharmaceutical treatment to decrease low back pain were included but only randomized controlled trials were selected. The articles found were screened using the Preferred Reporting Items for Systematic Reviews and Meta-Analyses (PRISMA) question. Details about the type of intervention, sample size, outcome measures, results, and statistical significance were extracted from the selected studies. A meta-analysis for pain intensity was conducted and the I2 index as well as x2 test were used to determine the heterogeneity between studies. A random-effects meta-analysis was carried out. The aim was to compare the effectiveness between various methods and the typical care provided on low back pain during pregnancy.  Results: From all the articles found in the mentioned databases only 13 studies met the criteria. In these studies, exercise, manipulation, ear acupuncture, Kinesio tape, transcutaneous electrical nerve stimulation (TENS), and neuroemotional technique were the interventions used. In the meta-analysis, six studies with 693 participants were included. The interventions were found to have in total a statistically significant effect on low back pain in comparison with the control group that included the typical care provided to pregnant women (95%CI: 0.08 (0.02,0.31), p&lt;0,01) and they had a high heterogeneity (considerable, Tau² = 2.70; Chi² = 64.11, I² = 91%). Exercise and TENS were determined as more effective than the other types of interventions. CONCLUSIONS TENS and progressive muscle relaxation exercises accompanied by music were found to be the most effective interventions. Although exercise decreased LBP it was not found to have a statistically significant result even though it seems to improve the disability and quality of life of pregnant women. Osteopathic manual treatment (OMT), Kinesio tape, and ear acupuncture affected the lumbar pain intensity but the difference compared to typical care or sham treatment was not statistically…","author":[{"dropping-particle":"","family":"Koukoulithras","given":"Ioannis","non-dropping-particle":"","parse-names":false,"suffix":""},{"dropping-particle":"","family":"Stamouli","given":"Alexandra","non-dropping-particle":"","parse-names":false,"suffix":""},{"dropping-particle":"","family":"Kolokotsios","given":"Spyridon","non-dropping-particle":"","parse-names":false,"suffix":""},{"dropping-particle":"","family":"Plexousakis","given":"Minas","non-dropping-particle":"","parse-names":false,"suffix":""},{"dropping-particle":"","family":"Mavrogiannopoulou","given":"Christine","non-dropping-particle":"","parse-names":false,"suffix":""}],"container-title":"Cureus","id":"ITEM-2","issue":"1","issued":{"date-parts":[["2021"]]},"page":"1-11","title":"The Effectiveness of Non-Pharmaceutical Interventions Upon Pregnancy-Related Low Back Pain: A Systematic Review and Meta-Analysis","type":"article-journal","volume":"13"},"uris":["http://www.mendeley.com/documents/?uuid=49ea7916-e051-4f21-a47e-eb3d5b06362b"]}],"mendeley":{"formattedCitation":"&lt;sup&gt;5,6&lt;/sup&gt;","plainTextFormattedCitation":"5,6","previouslyFormattedCitation":"&lt;sup&gt;5,6&lt;/sup&gt;"},"properties":{"noteIndex":0},"schema":"https://github.com/citation-style-language/schema/raw/master/csl-citation.json"}</w:instrText>
      </w:r>
      <w:r>
        <w:rPr>
          <w:rFonts w:ascii="Arial" w:hAnsi="Arial" w:cs="Arial"/>
        </w:rPr>
        <w:fldChar w:fldCharType="separate"/>
      </w:r>
      <w:r>
        <w:rPr>
          <w:rFonts w:ascii="Arial" w:hAnsi="Arial" w:cs="Arial"/>
          <w:vertAlign w:val="superscript"/>
        </w:rPr>
        <w:t>of 5.6.</w:t>
      </w:r>
      <w:r>
        <w:rPr>
          <w:rFonts w:ascii="Arial" w:hAnsi="Arial" w:cs="Arial"/>
        </w:rPr>
        <w:fldChar w:fldCharType="end"/>
      </w:r>
      <w:r>
        <w:rPr>
          <w:rFonts w:ascii="Arial" w:hAnsi="Arial" w:cs="Arial"/>
        </w:rPr>
        <w:t xml:space="preserve"> </w:t>
      </w:r>
    </w:p>
    <w:p w14:paraId="5735F4D9" w14:textId="77777777" w:rsidR="00A05126" w:rsidRDefault="00A05126" w:rsidP="007E057C">
      <w:pPr>
        <w:spacing w:after="0" w:line="240" w:lineRule="auto"/>
        <w:ind w:firstLine="567"/>
        <w:jc w:val="both"/>
        <w:rPr>
          <w:rFonts w:ascii="Arial" w:hAnsi="Arial" w:cs="Arial"/>
        </w:rPr>
      </w:pPr>
      <w:r>
        <w:rPr>
          <w:rFonts w:ascii="Arial" w:hAnsi="Arial" w:cs="Arial"/>
        </w:rPr>
        <w:t xml:space="preserve">Low back pain felt in third trimester pregnant women occurs due to hormonal changes that cause changes in the supporting and </w:t>
      </w:r>
      <w:r>
        <w:rPr>
          <w:rFonts w:ascii="Arial" w:hAnsi="Arial" w:cs="Arial"/>
        </w:rPr>
        <w:t>connecting soft tissues resulting in decreased muscle elasticity and flexibility</w:t>
      </w:r>
      <w:r>
        <w:rPr>
          <w:rFonts w:ascii="Arial" w:hAnsi="Arial" w:cs="Arial"/>
        </w:rPr>
        <w:fldChar w:fldCharType="begin" w:fldLock="1"/>
      </w:r>
      <w:r>
        <w:rPr>
          <w:rFonts w:ascii="Arial" w:hAnsi="Arial" w:cs="Arial"/>
        </w:rPr>
        <w:instrText>ADDIN CSL_CITATION {"citationItems":[{"id":"ITEM-1","itemData":{"DOI":"10.33860/jbc.v3i4.565","ISSN":"2715-9965","abstract":"Introduction: One of the complaints that is often felt by pregnant women in the third trimester is back pain. Back pain occurs in the lumbar sacral area and usually the pain will increase with gestational age. There are several non-pharmacological therapies that are often used to minimize pain, namely effleurage massage techniques and acupressure therapy. Purpose: This study was to determine the effect of the combination of effleurage massage technique and acupressure therapy on back pain in third trimester pregnant women. Methods: Quasi-experimental research method, one group pretest and posttest design. Samples were taken by purposive sampling obtained 24 third trimester pregnant women with back pain. Data collection was carried out in May-August 2021. Data collection used a numerical pain intensity questionnaire VAS (Visual Analog Scale) intensity (0-10). The effleurage massage technique was carried out in a right tilted position, then continued with acupressure therapy by pressing the BL 23 meridian point 3 times a week. Data analysis using Wilcoxon test. Results: There was a decrease in the mean of back pain before that was 2.83 and after 1.46 with a mean difference of 1.37. Wilcoxon test results obtained sig value is &lt;0.0001. Conclusion: The combination of effleurage massage technique and acupressure therapy is effective in reducing back pain in third trimester pregnant women.","author":[{"dropping-particle":"","family":"Sari","given":"Arini Purnama","non-dropping-particle":"","parse-names":false,"suffix":""},{"dropping-particle":"","family":"Farida","given":"Farida","non-dropping-particle":"","parse-names":false,"suffix":""}],"container-title":"Jurnal Bidan Cerdas","id":"ITEM-1","issue":"4","issued":{"date-parts":[["2021"]]},"page":"137-145","title":"Kombinasi Teknik Effleurage Massage dan Terapi Akupresur terhadap Nyeri Punggung Ibu Hamil Trimester III","type":"article-journal","volume":"3"},"uris":["http://www.mendeley.com/documents/?uuid=1b601a1a-b810-4cfc-bd34-db9e0e7c9f09"]}],"mendeley":{"formattedCitation":"&lt;sup&gt;7&lt;/sup&gt;","plainTextFormattedCitation":"7","previouslyFormattedCitation":"&lt;sup&gt;7&lt;/sup&gt;"},"properties":{"noteIndex":0},"schema":"https://github.com/citation-style-language/schema/raw/master/csl-citation.json"}</w:instrText>
      </w:r>
      <w:r>
        <w:rPr>
          <w:rFonts w:ascii="Arial" w:hAnsi="Arial" w:cs="Arial"/>
        </w:rPr>
        <w:fldChar w:fldCharType="separate"/>
      </w:r>
      <w:r>
        <w:rPr>
          <w:rFonts w:ascii="Arial" w:hAnsi="Arial" w:cs="Arial"/>
          <w:vertAlign w:val="superscript"/>
        </w:rPr>
        <w:t>7</w:t>
      </w:r>
      <w:r>
        <w:rPr>
          <w:rFonts w:ascii="Arial" w:hAnsi="Arial" w:cs="Arial"/>
        </w:rPr>
        <w:fldChar w:fldCharType="end"/>
      </w:r>
      <w:r>
        <w:rPr>
          <w:rFonts w:ascii="Arial" w:hAnsi="Arial" w:cs="Arial"/>
        </w:rPr>
        <w:t xml:space="preserve">. Back pain is an discomfort of III trimester pregnant women which has the highest percentage when compared to other discomforts, reaching 70%. Other discomforts that appear such as frequent urination 50%, vaginal discharge 15%, constipation 40%, flatulence 30%, swelling in the legs 20%, cramps in the legs 10%, headache 20%, </w:t>
      </w:r>
      <w:r>
        <w:rPr>
          <w:rFonts w:ascii="Arial" w:hAnsi="Arial" w:cs="Arial"/>
          <w:i/>
          <w:iCs/>
        </w:rPr>
        <w:t>striae gravidarum</w:t>
      </w:r>
      <w:r>
        <w:rPr>
          <w:rFonts w:ascii="Arial" w:hAnsi="Arial" w:cs="Arial"/>
        </w:rPr>
        <w:t xml:space="preserve"> 50%, hemorrhoids 60%, and shortness of breath 60%</w:t>
      </w:r>
      <w:r>
        <w:rPr>
          <w:rFonts w:ascii="Arial" w:hAnsi="Arial" w:cs="Arial"/>
        </w:rPr>
        <w:fldChar w:fldCharType="begin" w:fldLock="1"/>
      </w:r>
      <w:r>
        <w:rPr>
          <w:rFonts w:ascii="Arial" w:hAnsi="Arial" w:cs="Arial"/>
        </w:rPr>
        <w:instrText>ADDIN CSL_CITATION {"citationItems":[{"id":"ITEM-1","itemData":{"DOI":"10.37160/bmi.v18i2.81","ISSN":"2086-3292","abstract":"Latar Belakang Nyeri punggung pada ibu hamil trimester III disebabkan karena perubahan hormonal yang mengakibatkan perubahan dan perlunakan pada jaringan ikat tulang lumbal sehingga membuat punggung menjadi lordosis. Kejadian nyeri punggung pada ibu hamil trimester III mencapai 70%. Penatalaksanaan nyeri punggung pada ibu hamil trimester 3 bisa dengan terapi farmakologi dan nonfarmakologi. Terapi nonfarmakologis salah satunya yaitu dengan Kinesio Tapping, yang dapat meredakan nyeri dengan cara kerjanya memberikan tekanan pada kulit sehingga merangsang mechanoreceptors kulit, kemudian transmisi nyeri akan terhambat sesuai teori gerbang kontrol dan bermanfaat menopang jaringan otot dan sendi yang nyeri sehingga aliran darah limfatik tetap lancar dan proses penyembuhan bisa lebih cepat. Tujuan dari asuhan ini adalah untuk mengetahui efektivitas kinesio tapping dalam meredakan nyeri punggung pada ibu hamil trimester III. Metode asuhan yang digunakan adalah kualitatif dengan studi case research (CSR) dengan sampel ibu hamil trimester 3 yang datang ke KIA di wilayah kerja Puskesmas Karanganyar dan mengalami nyeri punggung dengan jumlah responden 2 orang dengan memberikan asuhan selama 4 hari pemakaian Kinesio Tapping, dengan pengambilan data pretes dan postes dengan observasi skala nyeri dengan pengukuran Numeric Rating Skale (NRS). Hasil asuhan menunjukan bahwa ada pengaruh kinesio tapping dalam menurunkan nyeri punggung dengan penggunaan Kinesio Tapping selama 4 hari dengan penurunan skala nyeri masing – masing responden 2 dan 4 poin. Simpulan Kinesio Tapping efektif menurunkan skala nyeri punggung ibu hamil trimester III.","author":[{"dropping-particle":"","family":"Sulastri","given":"Meti","non-dropping-particle":"","parse-names":false,"suffix":""},{"dropping-particle":"","family":"Nurakilah","given":"Heni","non-dropping-particle":"","parse-names":false,"suffix":""},{"dropping-particle":"","family":"Marlina","given":"Lina","non-dropping-particle":"","parse-names":false,"suffix":""},{"dropping-particle":"","family":"Nurfikah","given":"Ida","non-dropping-particle":"","parse-names":false,"suffix":""}],"container-title":"Media Informasi","id":"ITEM-1","issue":"2","issued":{"date-parts":[["2022"]]},"page":"145-161","title":"Penatalaksanaan Nyeri Punggung Pada Ibu Hamil Trimester III dengan Metode Kinesio Tapping Berdasarkan Standar Profesi Bidan","type":"article-journal","volume":"18"},"uris":["http://www.mendeley.com/documents/?uuid=d916d03f-fec4-475c-8834-375d74a3cb15"]}],"mendeley":{"formattedCitation":"&lt;sup&gt;8&lt;/sup&gt;","plainTextFormattedCitation":"8","previouslyFormattedCitation":"&lt;sup&gt;8&lt;/sup&gt;"},"properties":{"noteIndex":0},"schema":"https://github.com/citation-style-language/schema/raw/master/csl-citation.json"}</w:instrText>
      </w:r>
      <w:r>
        <w:rPr>
          <w:rFonts w:ascii="Arial" w:hAnsi="Arial" w:cs="Arial"/>
        </w:rPr>
        <w:fldChar w:fldCharType="separate"/>
      </w:r>
      <w:r>
        <w:rPr>
          <w:rFonts w:ascii="Arial" w:hAnsi="Arial" w:cs="Arial"/>
          <w:vertAlign w:val="superscript"/>
        </w:rPr>
        <w:t>8</w:t>
      </w:r>
      <w:r>
        <w:rPr>
          <w:rFonts w:ascii="Arial" w:hAnsi="Arial" w:cs="Arial"/>
        </w:rPr>
        <w:fldChar w:fldCharType="end"/>
      </w:r>
      <w:r>
        <w:rPr>
          <w:rFonts w:ascii="Arial" w:hAnsi="Arial" w:cs="Arial"/>
        </w:rPr>
        <w:t>.</w:t>
      </w:r>
    </w:p>
    <w:p w14:paraId="4BFF0CDC" w14:textId="77777777" w:rsidR="00A05126" w:rsidRDefault="00A05126" w:rsidP="007E057C">
      <w:pPr>
        <w:spacing w:after="0" w:line="240" w:lineRule="auto"/>
        <w:ind w:firstLine="567"/>
        <w:jc w:val="both"/>
        <w:rPr>
          <w:rFonts w:ascii="Arial" w:hAnsi="Arial" w:cs="Arial"/>
        </w:rPr>
      </w:pPr>
      <w:r>
        <w:rPr>
          <w:rFonts w:ascii="Arial" w:hAnsi="Arial" w:cs="Arial"/>
        </w:rPr>
        <w:t>Back pain that is not resolved will increase complaints after childbirth and can become chronic so that it is more difficult to cure and will result in complaints of back pain in the long term. Back pain in pregnant women can also have a negative impact that can interfere with daily physical activities, such as: standing after sitting, getting out of bed, sitting position too long, standing too long, even lifting and moving objects that involve movement from the back</w:t>
      </w:r>
      <w:r>
        <w:rPr>
          <w:rFonts w:ascii="Arial" w:hAnsi="Arial" w:cs="Arial"/>
        </w:rPr>
        <w:fldChar w:fldCharType="begin" w:fldLock="1"/>
      </w:r>
      <w:r>
        <w:rPr>
          <w:rFonts w:ascii="Arial" w:hAnsi="Arial" w:cs="Arial"/>
        </w:rPr>
        <w:instrText>ADDIN CSL_CITATION {"citationItems":[{"id":"ITEM-1","itemData":{"DOI":"10.33860/njb.v1i1.1049","author":[{"dropping-particle":"","family":"Ismawati","given":"Suci","non-dropping-particle":"","parse-names":false,"suffix":""},{"dropping-particle":"","family":"Hadriani","given":"Handriani","non-dropping-particle":"","parse-names":false,"suffix":""},{"dropping-particle":"","family":"Sarliana","given":"Sarliana","non-dropping-particle":"","parse-names":false,"suffix":""}],"container-title":"Napande : Jurnal Bidan","id":"ITEM-1","issue":"1","issued":{"date-parts":[["2022"]]},"page":"48-56","title":"Pijat Hamil dan Relaksasi Nafas Dalam Menurunkan Nyeri Punggung Ibu Hamil Trimester III","type":"article-journal","volume":"1"},"uris":["http://www.mendeley.com/documents/?uuid=09e2a2ad-f50a-4a00-b5e0-cbd511548355"]}],"mendeley":{"formattedCitation":"&lt;sup&gt;9&lt;/sup&gt;","plainTextFormattedCitation":"9","previouslyFormattedCitation":"&lt;sup&gt;9&lt;/sup&gt;"},"properties":{"noteIndex":0},"schema":"https://github.com/citation-style-language/schema/raw/master/csl-citation.json"}</w:instrText>
      </w:r>
      <w:r>
        <w:rPr>
          <w:rFonts w:ascii="Arial" w:hAnsi="Arial" w:cs="Arial"/>
        </w:rPr>
        <w:fldChar w:fldCharType="separate"/>
      </w:r>
      <w:r>
        <w:rPr>
          <w:rFonts w:ascii="Arial" w:hAnsi="Arial" w:cs="Arial"/>
          <w:vertAlign w:val="superscript"/>
        </w:rPr>
        <w:t>9</w:t>
      </w:r>
      <w:r>
        <w:rPr>
          <w:rFonts w:ascii="Arial" w:hAnsi="Arial" w:cs="Arial"/>
        </w:rPr>
        <w:fldChar w:fldCharType="end"/>
      </w:r>
      <w:r>
        <w:rPr>
          <w:rFonts w:ascii="Arial" w:hAnsi="Arial" w:cs="Arial"/>
        </w:rPr>
        <w:t xml:space="preserve">. Unresolved back pain can escalate into </w:t>
      </w:r>
      <w:r>
        <w:rPr>
          <w:rFonts w:ascii="Arial" w:hAnsi="Arial" w:cs="Arial"/>
          <w:i/>
          <w:iCs/>
        </w:rPr>
        <w:t>backache</w:t>
      </w:r>
      <w:r>
        <w:rPr>
          <w:rFonts w:ascii="Arial" w:hAnsi="Arial" w:cs="Arial"/>
        </w:rPr>
        <w:t xml:space="preserve"> or often referred to as prolonged back pain. </w:t>
      </w:r>
      <w:r>
        <w:rPr>
          <w:rFonts w:ascii="Arial" w:hAnsi="Arial" w:cs="Arial"/>
          <w:i/>
          <w:iCs/>
        </w:rPr>
        <w:t>Backache</w:t>
      </w:r>
      <w:r>
        <w:rPr>
          <w:rFonts w:ascii="Arial" w:hAnsi="Arial" w:cs="Arial"/>
        </w:rPr>
        <w:t xml:space="preserve"> was found in 45% of pregnant women, an increase of 69% by week 28 of</w:t>
      </w:r>
      <w:r>
        <w:rPr>
          <w:rFonts w:ascii="Arial" w:hAnsi="Arial" w:cs="Arial"/>
        </w:rPr>
        <w:fldChar w:fldCharType="begin" w:fldLock="1"/>
      </w:r>
      <w:r>
        <w:rPr>
          <w:rFonts w:ascii="Arial" w:hAnsi="Arial" w:cs="Arial"/>
        </w:rPr>
        <w:instrText>ADDIN CSL_CITATION {"citationItems":[{"id":"ITEM-1","itemData":{"DOI":"10.36086/jkm.v2i1.1283","ISSN":"2809-302X","abstract":"Latar belakang : Masa kehamilan merupakan masa dimana ibu akan mengalami perubahan fisik maupun psikologis. Perubahan fisik memberikan ketidaknyamanan bagi ibu, salah satunya adalah nyeri punggung bagian bawah. Nyeri punggung yang tidak segera diatasi dapat menyebabkan nyeri jangka panjang. Salah satu cara mengatasinya yaitu dengan senam hamil. Metode : Desain penelitian ini adalah studi kasus dengan pendekatan asuhan keperawatan. Subjek studi kasus sebanyak 2 kasus yaitu pasien ibu hamil trimester III dengan masalah nyeri punggung bawah. Lokasi studi kasus di Rumah Sakit Muhammadiyah Palembang yang dilaksanakan selama 3 hari. Data diambil menggunakan format pengkajian asuhan keperawatan maternitas. Selanjutnya data disajikan dalam bentuk tabel. Hasil : Hasil penelitian menunjukkan bahwa senam hamil dapat mengurangi nyeri punggung bawah pada ibu hamil trimester III. Sebelum melakukan senam hamil kedua pasien mengalami nyeri sedang, kemudian setelah dilaksanakan senam hamil skala nyeri yang dialami kedua pasien menjadi nyeri ringan. Kesimpulan : Implementasi keperawatan yang telah dilakukan menunjukkan adanya keberhasilan dalam mengatasi masalah nyeri punggung bawah pada ibu hamil trimester III.","author":[{"dropping-particle":"","family":"Amin","given":"Maliha","non-dropping-particle":"","parse-names":false,"suffix":""},{"dropping-particle":"","family":"Novita","given":"Novita","non-dropping-particle":"","parse-names":false,"suffix":""}],"container-title":"JKM : Jurnal Keperawatan Merdeka","id":"ITEM-1","issue":"1","issued":{"date-parts":[["2022"]]},"page":"66-72","title":"Senam Hamil Untuk Mengurangi Nyeri Punggung Bawah Ibu Trimester III","type":"article-journal","volume":"2"},"uris":["http://www.mendeley.com/documents/?uuid=737102b1-8435-4b63-8a26-a4fca7424b48"]}],"mendeley":{"formattedCitation":"&lt;sup&gt;10&lt;/sup&gt;","plainTextFormattedCitation":"10","previouslyFormattedCitation":"&lt;sup&gt;10&lt;/sup&gt;"},"properties":{"noteIndex":0},"schema":"https://github.com/citation-style-language/schema/raw/master/csl-citation.json"}</w:instrText>
      </w:r>
      <w:r>
        <w:rPr>
          <w:rFonts w:ascii="Arial" w:hAnsi="Arial" w:cs="Arial"/>
        </w:rPr>
        <w:fldChar w:fldCharType="separate"/>
      </w:r>
      <w:r>
        <w:rPr>
          <w:rFonts w:ascii="Arial" w:hAnsi="Arial" w:cs="Arial"/>
          <w:vertAlign w:val="superscript"/>
        </w:rPr>
        <w:t>10</w:t>
      </w:r>
      <w:r>
        <w:rPr>
          <w:rFonts w:ascii="Arial" w:hAnsi="Arial" w:cs="Arial"/>
        </w:rPr>
        <w:fldChar w:fldCharType="end"/>
      </w:r>
      <w:r>
        <w:rPr>
          <w:rFonts w:ascii="Arial" w:hAnsi="Arial" w:cs="Arial"/>
        </w:rPr>
        <w:t>.</w:t>
      </w:r>
    </w:p>
    <w:p w14:paraId="3C415BCA" w14:textId="77777777" w:rsidR="00A05126" w:rsidRDefault="00A05126" w:rsidP="00AD5169">
      <w:pPr>
        <w:spacing w:after="0" w:line="240" w:lineRule="auto"/>
        <w:ind w:firstLine="567"/>
        <w:jc w:val="both"/>
        <w:rPr>
          <w:rFonts w:ascii="Arial" w:hAnsi="Arial" w:cs="Arial"/>
        </w:rPr>
      </w:pPr>
      <w:r>
        <w:rPr>
          <w:rFonts w:ascii="Arial" w:hAnsi="Arial" w:cs="Arial"/>
        </w:rPr>
        <w:t xml:space="preserve">Pain can be relieved with pharmacological and nonpharmacological therapies or complementary therapies. Pharmacological pain control is more effective than nonpharmacological methods. However, pharmacology is more expensive and has potential side effects. Pharmacological methods also have an influence on pregnancy for the mother, fetus, and for the progress of labor. Management by pharmacological means will cause side effects such as gastrointestinal </w:t>
      </w:r>
      <w:r>
        <w:rPr>
          <w:rFonts w:ascii="Arial" w:hAnsi="Arial" w:cs="Arial"/>
        </w:rPr>
        <w:lastRenderedPageBreak/>
        <w:t>disorders, impaired kidney function, edema and hypertension. Efforts that can be made to reduce the risk of side effects are to use non-pharmacological or traditional treatments. One therapy that can be used as an alternative therapy without using pharmacological agents to overcome complaints of back pain without worrying about side effects is relaxation technique</w:t>
      </w:r>
      <w:r>
        <w:rPr>
          <w:rFonts w:ascii="Arial" w:hAnsi="Arial" w:cs="Arial"/>
        </w:rPr>
        <w:fldChar w:fldCharType="begin" w:fldLock="1"/>
      </w:r>
      <w:r>
        <w:rPr>
          <w:rFonts w:ascii="Arial" w:hAnsi="Arial" w:cs="Arial"/>
        </w:rPr>
        <w:instrText>ADDIN CSL_CITATION {"citationItems":[{"id":"ITEM-1","itemData":{"DOI":"10.31004/prepotif.v5i1.1550","ISSN":"2623-1573","abstract":"during menstruation or dysmenorrhea is often complained by teenage girls who have entered puberty as an uncomfortable sensation such as pain in the abdomen, cramps and pain in the waist that can interfere with daily activities. One of the non-pharmacological treatments for dysmenorrhea is progressive muscle relaxation techniques, which are very suitable for reducing dysmenorrhea pain. Purpose: This study was to determine the effect of progressive muscle relaxation techniques on the scale of menstrual pain (dysmenorrhea) in young women in Pulau Jambu village, the working area of the Kuok Community Health Center in 2020. Methods: This type of research uses a quasi-experimental method with a non-equivalent pretest-posttest plan. The sampling technique used purposive sampling with a sample size of 30 people. The data collection tool used was an observation sheet using the Numeric Rating Scale (NRS) pain scale. Data processing used univariate and bivariate analysis with the Wilcoxon Signed Rank Test with the SPSS 17 program. Results: this study shows that progressive muscle relaxation techniques have an influence on the scale of dysmenorrhea in young women in Pulau Jambu village, the working area of the Kuok Health Center in 2020 with a p value of 0.000. (","author":[{"dropping-particle":"","family":"Fira","given":"Helena","non-dropping-particle":"","parse-names":false,"suffix":""},{"dropping-particle":"","family":"Apriza","given":"Apriza","non-dropping-particle":"","parse-names":false,"suffix":""},{"dropping-particle":"","family":"Wati","given":"Nila Kusuma","non-dropping-particle":"","parse-names":false,"suffix":""}],"container-title":"PREPOTIF : Jurnal Kesehatan Masyarakat","id":"ITEM-1","issue":"1","issued":{"date-parts":[["2021"]]},"page":"400-407","title":"Pengaruh Teknik Relaksasi Otot Progresif Terhadap Penurunan Skala Nyeri Menstruasi (Dismenore) Pada Remaja Putri Di Desa Pulau Jambu","type":"article-journal","volume":"5"},"uris":["http://www.mendeley.com/documents/?uuid=1d1bde57-1187-4594-ab14-ce99a894d63e"]}],"mendeley":{"formattedCitation":"&lt;sup&gt;11&lt;/sup&gt;","plainTextFormattedCitation":"11","previouslyFormattedCitation":"&lt;sup&gt;11&lt;/sup&gt;"},"properties":{"noteIndex":0},"schema":"https://github.com/citation-style-language/schema/raw/master/csl-citation.json"}</w:instrText>
      </w:r>
      <w:r>
        <w:rPr>
          <w:rFonts w:ascii="Arial" w:hAnsi="Arial" w:cs="Arial"/>
        </w:rPr>
        <w:fldChar w:fldCharType="separate"/>
      </w:r>
      <w:r>
        <w:rPr>
          <w:rFonts w:ascii="Arial" w:hAnsi="Arial" w:cs="Arial"/>
          <w:vertAlign w:val="superscript"/>
        </w:rPr>
        <w:t>11</w:t>
      </w:r>
      <w:r>
        <w:rPr>
          <w:rFonts w:ascii="Arial" w:hAnsi="Arial" w:cs="Arial"/>
        </w:rPr>
        <w:fldChar w:fldCharType="end"/>
      </w:r>
      <w:r>
        <w:rPr>
          <w:rFonts w:ascii="Arial" w:hAnsi="Arial" w:cs="Arial"/>
        </w:rPr>
        <w:t>.</w:t>
      </w:r>
    </w:p>
    <w:p w14:paraId="326B1592" w14:textId="5D1533AB" w:rsidR="00A05126" w:rsidRDefault="00A05126" w:rsidP="00AD5169">
      <w:pPr>
        <w:spacing w:after="0" w:line="240" w:lineRule="auto"/>
        <w:ind w:firstLine="567"/>
        <w:jc w:val="both"/>
        <w:rPr>
          <w:rFonts w:ascii="Arial" w:hAnsi="Arial" w:cs="Arial"/>
        </w:rPr>
      </w:pPr>
      <w:r>
        <w:rPr>
          <w:rFonts w:ascii="Arial" w:hAnsi="Arial" w:cs="Arial"/>
        </w:rPr>
        <w:t>Relaxation therapy is a method that can reduce pain by freeing physical and psychological tension and stress so as to increase tolerance to pain and adapt to these feelings of pain</w:t>
      </w:r>
      <w:r>
        <w:rPr>
          <w:rFonts w:ascii="Arial" w:hAnsi="Arial" w:cs="Arial"/>
        </w:rPr>
        <w:fldChar w:fldCharType="begin" w:fldLock="1"/>
      </w:r>
      <w:r>
        <w:rPr>
          <w:rFonts w:ascii="Arial" w:hAnsi="Arial" w:cs="Arial"/>
        </w:rPr>
        <w:instrText>ADDIN CSL_CITATION {"citationItems":[{"id":"ITEM-1","itemData":{"DOI":"10.54832/phj.v4i2.390","abstract":"Postpartum pain experienced by every woman has varying degrees of pain with different pain thresholds. Post partum pain is caused by a tear in the birth canal / perineum due to an episiotomy with the aim of preventing spontaneous perineal tearing and facilitating delivery. The research method used is experimental research with pre-experimental design research techniques. Experimental research method is a research method carried out to find the effect of certain treatments under controlled conditions. The research variables consisted of the independent variable (progressive relaxation technique) and the dependent variable (episiotomy wound pain). The population was 35 respondents with episiotomy wounds at the Genteng Regional Hospital Banyuwangi. The sampling method in this study used a total sampling technique so that the sample used was 35 respondents. The instrument in this study used MC Gill's observation sheet with the aim of assessing pain response in mothers with episiotomy wounds. The analytical test used is the Wilcoxone test (sig value &lt;0.05 then Ha is accepted) and is used as an alternative to the Paired Sample T Test if the data is not normally distributed. From the results of the study, it was concluded that there was a difference in pain scale between the pre test and post test (sig value 0.000, where the sig value was 0.000 &lt;0.05). Progression relaxation has a positive impact on quality of life which includes multiple dimensions such as increased sleep quantity and quality, decreased physical restrictions, mothers will be more independent in carrying out activities, social relationships, sexual life can take place according to the postpartum phase \r Keywords: Episiotomy pain, Post partum, Progressive relaxation","author":[{"dropping-particle":"","family":"Raharjo","given":"Rahmawati","non-dropping-particle":"","parse-names":false,"suffix":""},{"dropping-particle":"","family":"Ayuk Naimah","given":"","non-dropping-particle":"","parse-names":false,"suffix":""},{"dropping-particle":"","family":"Rini Setyawati","given":"","non-dropping-particle":"","parse-names":false,"suffix":""}],"container-title":"Professional Health Journal","id":"ITEM-1","issue":"2","issued":{"date-parts":[["2023"]]},"page":"287-294","title":"Analisis Efektivitas Tehnik Relaksasi Progresif Terhadap Nyeri Luka Episiotomi Pada Ibu Post Partum di RSUD Genteng Banyuwangi","type":"article-journal","volume":"4"},"uris":["http://www.mendeley.com/documents/?uuid=5d3577ab-d124-4667-bb5c-1e70516ecbee"]},{"id":"ITEM-2","itemData":{"DOI":"10.3390/jcm10163485","ISSN":"20770383","abstract":"Healthcare professionals and expecting mothers frequently voice concerns that massages during pregnancy might cause complications or premature labor. This PRISMA review outlines current results on effects, side effects and contraindications of relaxation massage during pregnancy. Inclusion criteria: all randomized controlled trials (RCT) comparing relaxation massage during pregnancy with standard care or standard care plus another intervention (i.e., progressive muscle relaxation). Restrictions were full text availability and English language. Results: 12 RCT were included. Trials had good methodological quality but unknown risk of bias. All women were at least 12 weeks gestation at the start of the study. The main benefits of massage during pregnancy were: reduced stress, back and leg pain, depression and anxiety; increased immune response; increased serotonin and dopamine levels; higher fetal birth weight and reduced risk of preterm delivery. Only 2 RCT reported potential side effects of massage, which were minor and transient. Seven RCT excluded women with difficult pregnancies or preexisting complications, five studies did not report preexisting conditions. Those obstetric or postnatal complications that occurred were most likely unrelated to massage treatments. In healthy pregnant women without complications, relaxation massage has positive effects throughout pregnancy. Precautions for massage during pregnancy (i.e., to prevent pulmonary embolism) are discussed.","author":[{"dropping-particle":"","family":"Mueller","given":"Stephanie M.","non-dropping-particle":"","parse-names":false,"suffix":""},{"dropping-particle":"","family":"Grunwald","given":"Martin","non-dropping-particle":"","parse-names":false,"suffix":""}],"container-title":"Journal of Clinical Medicine","id":"ITEM-2","issue":"3485","issued":{"date-parts":[["2021"]]},"page":"1-17","title":"Effects, Side Effects and Contraindications of Relaxation Massage During Pregnancy: A Systematic Review of Randomized Controlled Trials","type":"article-journal","volume":"10"},"uris":["http://www.mendeley.com/documents/?uuid=982984dc-b2e3-4e7a-b5e3-956199e231bb"]}],"mendeley":{"formattedCitation":"&lt;sup&gt;12,13&lt;/sup&gt;","plainTextFormattedCitation":"12,13","previouslyFormattedCitation":"&lt;sup&gt;12,13&lt;/sup&gt;"},"properties":{"noteIndex":0},"schema":"https://github.com/citation-style-language/schema/raw/master/csl-citation.json"}</w:instrText>
      </w:r>
      <w:r>
        <w:rPr>
          <w:rFonts w:ascii="Arial" w:hAnsi="Arial" w:cs="Arial"/>
        </w:rPr>
        <w:fldChar w:fldCharType="separate"/>
      </w:r>
      <w:r>
        <w:rPr>
          <w:rFonts w:ascii="Arial" w:hAnsi="Arial" w:cs="Arial"/>
          <w:vertAlign w:val="superscript"/>
        </w:rPr>
        <w:t>12,13</w:t>
      </w:r>
      <w:r>
        <w:rPr>
          <w:rFonts w:ascii="Arial" w:hAnsi="Arial" w:cs="Arial"/>
        </w:rPr>
        <w:fldChar w:fldCharType="end"/>
      </w:r>
      <w:r>
        <w:rPr>
          <w:rFonts w:ascii="Arial" w:hAnsi="Arial" w:cs="Arial"/>
        </w:rPr>
        <w:t xml:space="preserve">. There are various relaxations, one  of which is the </w:t>
      </w:r>
      <w:r>
        <w:rPr>
          <w:rFonts w:ascii="Arial" w:hAnsi="Arial" w:cs="Arial"/>
          <w:i/>
          <w:iCs/>
        </w:rPr>
        <w:t>Progressive Muscle Relaxation</w:t>
      </w:r>
      <w:r>
        <w:rPr>
          <w:rFonts w:ascii="Arial" w:hAnsi="Arial" w:cs="Arial"/>
        </w:rPr>
        <w:t xml:space="preserve"> (PMR) technique which is one of the complementary therapies that can be applied by midwives or nurses in providing care to pregnant women who experience sleep disorders, stress, anxiety, neck muscle pain, back pain and depression</w:t>
      </w:r>
      <w:r>
        <w:rPr>
          <w:rFonts w:ascii="Arial" w:hAnsi="Arial" w:cs="Arial"/>
        </w:rPr>
        <w:fldChar w:fldCharType="begin" w:fldLock="1"/>
      </w:r>
      <w:r>
        <w:rPr>
          <w:rFonts w:ascii="Arial" w:hAnsi="Arial" w:cs="Arial"/>
        </w:rPr>
        <w:instrText>ADDIN CSL_CITATION {"citationItems":[{"id":"ITEM-1","itemData":{"author":[{"dropping-particle":"","family":"Purwati","given":"Ni Wayan Yoni","non-dropping-particle":"","parse-names":false,"suffix":""},{"dropping-particle":"","family":"Aswitami","given":"Gusti Ayu Pramita","non-dropping-particle":"","parse-names":false,"suffix":""},{"dropping-particle":"","family":"Sumawati","given":"Ni Made Risna","non-dropping-particle":"","parse-names":false,"suffix":""}],"container-title":"Jurnal Medika Husada","id":"ITEM-1","issue":"2","issued":{"date-parts":[["2023"]]},"page":"67-72","title":"Efektifitas Teknik Relaksasi Otot Progresif Terhadap Kecemasan Ibu Hamil Trimester I Di UPTD Puskesmas Kuta II","type":"article-journal","volume":"6"},"uris":["http://www.mendeley.com/documents/?uuid=e2ca174d-6100-48f7-a765-d8ef56906196"]},{"id":"ITEM-2","itemData":{"DOI":"10.4103/ijnmr.IJNMR_54_17","ISSN":"22285504","abstract":"Background: Pregnancy is important because maternal health and well-being directly affects another person's life. This study aimed to compare the effects of progressive muscle relaxation (PMR) and physical activity (PA) on the general health of pregnant women. Materials and Methods: This randomized clinical trial was conducted among 96 primiparous women enrolled in a prenatal clinic in Tehran (Iran) between May 3, 2013 and August 7, 2013. The participants were selected through convenience sampling over 3 weeks and randomly assigned to the PMR, PA, and control groups, comprising 32 participants each. Six participants did not complete the follow-up measurement (N = 90). The PMR group underwent three sessions of 1.5-2 h in theoretical and practical training, and in the PMR group, training was given in groups of three to four persons. Both groups performed exercises at home for 8 weeks and recorded them in daily report sheets. The general health of all three groups was assessed before and after intervention by using the General Health Questionnaire-28. Results: Differences in the mean (SD) general health scores obtained before and after intervention in the PMR, PA, and control groups were 15.63 (5.73), 19.11 (7.79), and 8.27 (2.14), respectively. One-way analysis of variance test showed a significant difference between the three groups (F = 28.10; p &lt; 0.001). Conclusions: As the study results confirm the positive effects of PMR and PA on the subscales of the general health of pregnant women, the two techniques are recommended to promote the general health of pregnant women.","author":[{"dropping-particle":"","family":"Sadeghi","given":"Bita","non-dropping-particle":"","parse-names":false,"suffix":""},{"dropping-particle":"","family":"Sirati-Nir","given":"Masoud","non-dropping-particle":"","parse-names":false,"suffix":""},{"dropping-particle":"","family":"Hajimini","given":"Zahra","non-dropping-particle":"","parse-names":false,"suffix":""},{"dropping-particle":"","family":"Ebadi","given":"Abbas","non-dropping-particle":"","parse-names":false,"suffix":""},{"dropping-particle":"","family":"Ali-Asgari","given":"Matin","non-dropping-particle":"","parse-names":false,"suffix":""}],"container-title":"Iranian Journal of Nursing and Midwifery Research","id":"ITEM-2","issue":"4","issued":{"date-parts":[["2018"]]},"page":"298-304","title":"Comparing the Effects of Progressive Muscle Relaxation and Physical Activity on Pregnant Women's General Health","type":"article-journal","volume":"23"},"uris":["http://www.mendeley.com/documents/?uuid=52007d6e-57cb-4fad-b775-5473927e2e7e"]}],"mendeley":{"formattedCitation":"&lt;sup&gt;14,15&lt;/sup&gt;","plainTextFormattedCitation":"14,15","previouslyFormattedCitation":"&lt;sup&gt;14,15&lt;/sup&gt;"},"properties":{"noteIndex":0},"schema":"https://github.com/citation-style-language/schema/raw/master/csl-citation.json"}</w:instrText>
      </w:r>
      <w:r>
        <w:rPr>
          <w:rFonts w:ascii="Arial" w:hAnsi="Arial" w:cs="Arial"/>
        </w:rPr>
        <w:fldChar w:fldCharType="separate"/>
      </w:r>
      <w:r>
        <w:rPr>
          <w:rFonts w:ascii="Arial" w:hAnsi="Arial" w:cs="Arial"/>
          <w:vertAlign w:val="superscript"/>
        </w:rPr>
        <w:t>14,15</w:t>
      </w:r>
      <w:r>
        <w:rPr>
          <w:rFonts w:ascii="Arial" w:hAnsi="Arial" w:cs="Arial"/>
        </w:rPr>
        <w:fldChar w:fldCharType="end"/>
      </w:r>
      <w:r>
        <w:rPr>
          <w:rFonts w:ascii="Arial" w:hAnsi="Arial" w:cs="Arial"/>
        </w:rPr>
        <w:t>. PMR is a relaxation therapy that focuses on a muscle activity by identifying tense muscles then lowering tension by relaxing to get a relaxed feeling</w:t>
      </w:r>
      <w:r>
        <w:rPr>
          <w:rFonts w:ascii="Arial" w:hAnsi="Arial" w:cs="Arial"/>
        </w:rPr>
        <w:fldChar w:fldCharType="begin" w:fldLock="1"/>
      </w:r>
      <w:r>
        <w:rPr>
          <w:rFonts w:ascii="Arial" w:hAnsi="Arial" w:cs="Arial"/>
        </w:rPr>
        <w:instrText>ADDIN CSL_CITATION {"citationItems":[{"id":"ITEM-1","itemData":{"abstract":"During pregnant the mother will experience psychological changes and physical changes, one of pshysical changes experienced is a sleep disorder, so that pregnant women will be difficult to meet and needs and the quality of sleep becomes worse sleep quality is very important for pregnant women, if the quality of the sleep is distrubed will affect to the mother and fetus. This study aims to determine the effect of progressive muscle relaxation on the sleep quality of primigravidian pregnant women. The research design used was quasi experimental with a non equivalent control group. The sample of this study was 34 respondents with the sampling technique using purposive sample and divided into 2 groups namely the experimental and control groups. The measuring instrument used was the PSQI (Pittsburgh Sleep Quality Index) questionnaire. The results of the statistical test performed were obtained by the median sleep quality score after progressive muscle relaxation in the experimental group is 5,00 and the control group is 7,00. While the Mann Whitney test result obtained p value (0,000) &lt;α (0.05), so it can be concluded that there is a significant effect of progressive muscle relaxation on the sleep quality of primigravidian pregnant women.","author":[{"dropping-particle":"","family":"Mulyana","given":"Tirta","non-dropping-particle":"","parse-names":false,"suffix":""},{"dropping-particle":"","family":"Utami","given":"Sri","non-dropping-particle":"","parse-names":false,"suffix":""},{"dropping-particle":"","family":"Arneliwati","given":"","non-dropping-particle":"","parse-names":false,"suffix":""}],"container-title":"Jurnal Online Mahasiswa Fakultas Kedokteran","id":"ITEM-1","issue":"1","issued":{"date-parts":[["2018"]]},"page":"163-172","title":"Pengaruh Relaksasi Otot Progresif Terhadap Kualitas Tidur Ibu Hamil Primigravida","type":"article-journal","volume":"6"},"uris":["http://www.mendeley.com/documents/?uuid=45bdf886-c35a-45cf-94f5-b2bc32636d57"]},{"id":"ITEM-2","itemData":{"DOI":"10.1002/npr2.12241","ISSN":"2574173X","PMID":"35182048","abstract":"Aim: To determine the effectiveness of the progressive muscle relaxation (PMR) technique on anxiety caused by Covid-19 in pregnant women under the auspices of comprehensive health service centers in the nineteenth district of Tehran University of Medical Sciences. Method: This study is a randomized clinical trial. A total of 126 pregnant women were randomly allocated to the intervention group (N = 63) and control group (N = 63). All participants completed demographic questionnaires and the Corona Disease Anxiety Scale electronically. The intervention was held in six sessions through Sky Room (three times a week). It consisted of training and practicing the PMR. The intervention group was re-evaluated with the related questionnaires immediately after the intervention and 2 weeks later, and the control group 2 and 4 weeks after the baseline. Results: There was a significant difference between the control and intervention groups at the baseline (P =.05). Nevertheless, analysis of variance test results showed that the difference between the intervention and control groups was found to be significantly different statistically; (22.92 ± 6.07) for intervention versus (28.13 ± 6.93) for control, with the second follow up (P =.01). Conclusions: Progressive muscle relaxation is used as a useful intervention to reduce anxiety in pregnant women during coronavirus pandemics educated and recommended with more emphasis and sensitivity in pregnancy care by healthcare providers.","author":[{"dropping-particle":"","family":"Zendehdel","given":"Mojgan","non-dropping-particle":"","parse-names":false,"suffix":""},{"dropping-particle":"","family":"Elyasi","given":"Forouzan","non-dropping-particle":"","parse-names":false,"suffix":""},{"dropping-particle":"","family":"Jahanfar","given":"Shayesteh","non-dropping-particle":"","parse-names":false,"suffix":""},{"dropping-particle":"","family":"Emami-Sahebi","given":"Azam","non-dropping-particle":"","parse-names":false,"suffix":""}],"container-title":"Neuropsychopharmacology Reports","id":"ITEM-2","issue":"2","issued":{"date-parts":[["2022"]]},"page":"158-165","title":"Effectiveness of Progressive Muscle Relaxation Technique on Anxiety Caused By Covid- 19 in Pregnant Women: A Randomized Clinical Trial","type":"article-journal","volume":"42"},"uris":["http://www.mendeley.com/documents/?uuid=52a7291e-cb25-48d7-a4fe-cd678bd9ff1d"]}],"mendeley":{"formattedCitation":"&lt;sup&gt;16,17&lt;/sup&gt;","plainTextFormattedCitation":"16,17","previouslyFormattedCitation":"&lt;sup&gt;16,17&lt;/sup&gt;"},"properties":{"noteIndex":0},"schema":"https://github.com/citation-style-language/schema/raw/master/csl-citation.json"}</w:instrText>
      </w:r>
      <w:r>
        <w:rPr>
          <w:rFonts w:ascii="Arial" w:hAnsi="Arial" w:cs="Arial"/>
        </w:rPr>
        <w:fldChar w:fldCharType="separate"/>
      </w:r>
      <w:r>
        <w:rPr>
          <w:rFonts w:ascii="Arial" w:hAnsi="Arial" w:cs="Arial"/>
          <w:vertAlign w:val="superscript"/>
        </w:rPr>
        <w:t>16,17</w:t>
      </w:r>
      <w:r>
        <w:rPr>
          <w:rFonts w:ascii="Arial" w:hAnsi="Arial" w:cs="Arial"/>
        </w:rPr>
        <w:fldChar w:fldCharType="end"/>
      </w:r>
      <w:r>
        <w:rPr>
          <w:rFonts w:ascii="Arial" w:hAnsi="Arial" w:cs="Arial"/>
        </w:rPr>
        <w:t>. PMR is useful for reducing peripheral resistance and increasing the elasticity of blood vessels</w:t>
      </w:r>
      <w:r w:rsidR="00FE3DC0">
        <w:rPr>
          <w:rFonts w:ascii="Arial" w:hAnsi="Arial" w:cs="Arial"/>
        </w:rPr>
        <w:t xml:space="preserve">, </w:t>
      </w:r>
      <w:r>
        <w:rPr>
          <w:rFonts w:ascii="Arial" w:hAnsi="Arial" w:cs="Arial"/>
        </w:rPr>
        <w:t>muscles and blood circulation will be more perfect in taking and circulating oxygen and progressive muscle relaxation can be vasodilator whose effect is to widen blood vessels and can lower blood pressure directly and can reduce pain</w:t>
      </w:r>
      <w:r>
        <w:rPr>
          <w:rFonts w:ascii="Arial" w:hAnsi="Arial" w:cs="Arial"/>
        </w:rPr>
        <w:fldChar w:fldCharType="begin" w:fldLock="1"/>
      </w:r>
      <w:r>
        <w:rPr>
          <w:rFonts w:ascii="Arial" w:hAnsi="Arial" w:cs="Arial"/>
        </w:rPr>
        <w:instrText>ADDIN CSL_CITATION {"citationItems":[{"id":"ITEM-1","itemData":{"DOI":"10.32584/jikj.v3i1.472","ISSN":"2685-9394","abstract":"Banyaknya ibu post section dapat menimbulkan masalah pada luka sayatan di area abdomen yaitu nyeri. Ibu paska operasi Sectio Caesaria merasakan nyeri yang lebih tinggi dibandingkan dengan persalinan secara pervaginam sehingga kebutuhan ibu akan mobilisasi, perawatan diri dan bayinya, serta pemberian ASI kerapkali terganggu. Penelitian ini bertujuan untuk mengetahui pengaruh Progressive Muscle Relaxation (PMR) terhadap skala nyeri pada pasien post sectio caesaria di RSKIA Kota Bandung. Jenis penelitian ini berupa quasi eksperimen dengan metode pre test dan post test. Populasi penelitian sebanyak 34 pasien dibagi menjadi dua kelompok yaitu kelompok kontrol dan intervensi masing-masing 17 pasien. Metode pengumpulan data dengan carapurposive sampling. Instrumen penelitian ini menggunakan skala NRS (Numeric Rating Scale). Hasil penelitian menunjukkan skala nyeri sebelum dilakukan teknik PMR pada kelompok kontrol berada pada tingkat nyeri sedang sebanyak 7 responden (41.2%) dan pada kelompok intervensi berada pada tingkat sedang sebanyak 14 orang (82.4%). Skala nyeri sesudah dilakukan teknik PMR pada kelompok kontrol berada pada tingkat nyeri sedang sebanyak 10 orang (58.8%) dan pada kelompok intervensi pada tingkat sedang sebanyak 11 orang (64.7%).Pengaruh PMR pada kelompok kontrol memiliki nilai p-value 0.059. Pengaruh teknik PMR pada kelompok intervensi memiliki nilai p-value 0.001 sehingga terdapat pengaruh Progressive Muscle Relaxation pada pasien post sectio caesaria di RSKIA Kota Bandung. Pengaruh teknik PMR terhadap skala nyeri memiliki nilai p-value 0.030 sehingga dapat disimpulkan terdapat pengaruh Progressive Muscle Relaxation pada pasien post section caesaria di RSKIA Kota Bandung. Kata kunci: nyeri, progressive muscle relaxation, sectio caesaria THE EFFECT OF PROGRESSIVE MUSCLE RELAXATION ON THE SCALE OF PAIN IN POST SECTIO CAESARIA ABSTRACTSection caesare caused by problems in wound incisions in the abdominal area, namely pain. Respondent with section caesaria has a higher pain scale compared to respondents with normal delivery, so that the mother's need for mobilization, self-care and her baby, and breastfeeding are often disrupted. This study aims to determine the effect of Progressive Muscle Relaxation (PMR) on the scale of pain in post sectio caesaria patients at RSKIA in Bandung. This type of research is quasi-experimental. The study population was 34 patients divided into two groups, namely the control and intervention groups. This type of…","author":[{"dropping-particle":"","family":"Marwati","given":"Asri Wiwi","non-dropping-particle":"","parse-names":false,"suffix":""},{"dropping-particle":"","family":"Rokayah","given":"Cucu","non-dropping-particle":"","parse-names":false,"suffix":""},{"dropping-particle":"","family":"Herawati","given":"Yeti","non-dropping-particle":"","parse-names":false,"suffix":""}],"container-title":"Jurnal Ilmu Keperawatan Jiwa","id":"ITEM-1","issue":"1","issued":{"date-parts":[["2020"]]},"page":"59","title":"Pengaruh Progressive Muscle Relaxation Terhadap Skala Nyeri pada Pasien Post Sectio Caesaria","type":"article-journal","volume":"3"},"uris":["http://www.mendeley.com/documents/?uuid=ffe250e4-d7e9-40f3-9952-46566ea36a49"]},{"id":"ITEM-2","itemData":{"DOI":"10.4103/1735-9066.170005","ISSN":"22285504","abstract":"Background: Pregnancy may be accompanied by serious physiological and psychological changes as it is a stressful period in a woman's life. So, this study was conducted to determine the effect of progressive muscle relaxation on pregnant women's general health. Materials and Methods: In this clinical trial, 60 primigravida women admitted to the prenatal clinic of selected hospitals in Iran constituted the study population. Using purposive sampling method, the level of general health of the women was measured with General Health Questionnaire-28 (GHQ-28). Then, the samples were randomly divided into control and experimental groups. Three 1.5-2 h relaxation training sessions were held for the experimental group. After 8 weeks, the level of general health of both groups was measured again. Finally, the collected data were analyzed using Chi-square and paired t-test (P &lt; 0.05). Results: Total mean score of general health of the experimental group and the control group before the intervention was 35.83 (6.92) and 29.46 (8.3), respectively, and after the intervention, the respective scores were 20.2 (5.61) and 27.85 (8.24). Although after the intervention both groups showed an increased level of general health, the difference in general health between before and after intervention was significant in the experimental group (P &lt; 0.001). Furthermore, comparison of variations in mean scores of general health level before and after intervention in the two groups showed a significant difference (P &lt; 0.001). Conclusions: Given that the results showed the effectiveness of progressive muscle relaxation on pregnant women's general health, the prenatal clinics can include a training program for progressive muscle relaxation in the routine training programs for pregnant women.","author":[{"dropping-particle":"","family":"Sadeghi","given":"Azam","non-dropping-particle":"","parse-names":false,"suffix":""},{"dropping-particle":"","family":"Sirati-Nir","given":"Masoud","non-dropping-particle":"","parse-names":false,"suffix":""},{"dropping-particle":"","family":"Ebadi","given":"Abbas","non-dropping-particle":"","parse-names":false,"suffix":""},{"dropping-particle":"","family":"Aliasgari","given":"Matin","non-dropping-particle":"","parse-names":false,"suffix":""},{"dropping-particle":"","family":"Hajiamini","given":"Zahra","non-dropping-particle":"","parse-names":false,"suffix":""}],"container-title":"Iranian Journal of Nursing and Midwifery Research","id":"ITEM-2","issue":"6","issued":{"date-parts":[["2015"]]},"page":"655-660","title":"The Effect of Progressive Muscle Relaxation on Pregnant Women's General Health","type":"article-journal","volume":"20"},"uris":["http://www.mendeley.com/documents/?uuid=9766086c-5b28-4ecb-9138-5f69dd71b663"]}],"mendeley":{"formattedCitation":"&lt;sup&gt;18,19&lt;/sup&gt;","plainTextFormattedCitation":"18,19","previouslyFormattedCitation":"&lt;sup&gt;18,19&lt;/sup&gt;"},"properties":{"noteIndex":0},"schema":"https://github.com/citation-style-language/schema/raw/master/csl-citation.json"}</w:instrText>
      </w:r>
      <w:r>
        <w:rPr>
          <w:rFonts w:ascii="Arial" w:hAnsi="Arial" w:cs="Arial"/>
        </w:rPr>
        <w:fldChar w:fldCharType="separate"/>
      </w:r>
      <w:r>
        <w:rPr>
          <w:rFonts w:ascii="Arial" w:hAnsi="Arial" w:cs="Arial"/>
          <w:vertAlign w:val="superscript"/>
        </w:rPr>
        <w:t>18,19</w:t>
      </w:r>
      <w:r>
        <w:rPr>
          <w:rFonts w:ascii="Arial" w:hAnsi="Arial" w:cs="Arial"/>
        </w:rPr>
        <w:fldChar w:fldCharType="end"/>
      </w:r>
      <w:r>
        <w:rPr>
          <w:rFonts w:ascii="Arial" w:hAnsi="Arial" w:cs="Arial"/>
        </w:rPr>
        <w:t>. PMR can provide a relaxing effect by facilitating blood flow, increasing blood oxygenation and relieving muscle tension so that it is effective for reducing pain by inhibiting pain stimulation</w:t>
      </w:r>
      <w:r>
        <w:rPr>
          <w:rFonts w:ascii="Arial" w:hAnsi="Arial" w:cs="Arial"/>
        </w:rPr>
        <w:fldChar w:fldCharType="begin" w:fldLock="1"/>
      </w:r>
      <w:r>
        <w:rPr>
          <w:rFonts w:ascii="Arial" w:hAnsi="Arial" w:cs="Arial"/>
        </w:rPr>
        <w:instrText>ADDIN CSL_CITATION {"citationItems":[{"id":"ITEM-1","itemData":{"DOI":"10.37036/ahnj.v7i2.200","ISSN":"2443-4019","abstract":"Low Back Pain (LBP) or low back pain is one of the complaints of MSDs (Musculoskeletal Disorders) which is often complained of by tailors. In industrialized countries, about 80 percent of the population has experienced LBP which often occurs at the age of 35 to 55 years. In Indonesia, based on the results of the 2018 Basic Health Research, the prevalence of musculoskeletal disease based on the diagnosis of health workers is 7.3%. One of the complementary methods that can be used to treat LBP pain is to use progressive muscle relaxation techniques. The purpose of this study was to determine the effect of progressive muscle relaxation therapy on reducing the LBP pain scale. The design of this study was a quasi-experimental design with Pre and Post Test Without Control. The research sample was doormat craftsmen at the UKK Majun Post at Citankil Health Center as many as 30 people. The results of the univariate analysis showed that the average LBP pain scale before the progressive muscle relaxation intervention was 6.79, while after the progressive muscle relaxation intervention the average LBP pain scale was 4.03. From the results of the bivariate analysis, it is known that there is an effect of progressive muscle relaxation on the LBP pain scale in doormat craftsmen at the UKK Majun Post, Citangkil Health Center Work Area, Cilegon City in 2021 (p value: 0.000). Researchers suggest that craftsmen maintain the progressive muscle relaxation method if they experience LBP pain in the future. In addition, for the UKK Pos management, it is recommended to work together with the Puskesmas to carry out regular health checks and provide education on preventing LBP pain to craftsmen.\r Keywords: low back pain, progressive muscle relaxation \r Keywords: low back pain, progressive muscle relaxation","author":[{"dropping-particle":"","family":"Muflihah","given":"Eli","non-dropping-particle":"","parse-names":false,"suffix":""},{"dropping-particle":"","family":"Sari","given":"Rina Puspita","non-dropping-particle":"","parse-names":false,"suffix":""}],"container-title":"Adi Husada Nursing Journal","id":"ITEM-1","issue":"2","issued":{"date-parts":[["2022"]]},"page":"77","title":"Relaksasi Terapi Otot Progresif Terhadap Penurunan Skala Nyeri Low Back Pain (LBP) Pada Pengrajin Keset","type":"article-journal","volume":"7"},"uris":["http://www.mendeley.com/documents/?uuid=8f0b956f-0265-4b74-aa22-ebe96a53d32d"]},{"id":"ITEM-2","itemData":{"DOI":"10.4103/1735-9066.180382","ISSN":"22285504","abstract":"Background: Hypertensive disorders in pregnancy are the main cause of maternal and fetal mortality; however, they have no definite effective treatment. The researchers aimed to study the effects of progressive muscular relaxation and breathing control technique on blood pressure (BP) during pregnancy. Materials and Methods: This three-group clinical trial was conducted in Mashhad health centers and governmental hospitals. Sixty pregnant (after 20 weeks of gestational age) women with systolic BP ≥ 135 mmHg or diastolic BP ≥ 85 mmHg were assigned to three groups. Progressive muscular relaxation and breathing control exercises were administered to the two experimental groups once a week in person and in the rest of the days by instructions given on a CD for 4 weeks. BP was checked before and after the interventions. BP was measured before and after 15 min subjects' waiting without any especial intervention in the control group. Results: After 4 weeks of intervention, the systolic (by a mean of 131.3 to 117.2, P = 0.001 and by a mean of 131.05 to 120.5, P = 0.004, respectively) and diastolic (by a mean of 79.2 to 72.3, P = 0.001 and by a mean of 80.1 to 76.5, P = 0.047, respectively) BPs were significantly decreased in progressive muscular relaxation and breathing control groups, but they were not statistically significant in the control group. Conclusions: The interventions were effective on decreasing systolic and diastolic BP to normal range after 4 weeks in both the groups. The effects of both the interventions were more obvious on systolic BP compared to diastolic BP.","author":[{"dropping-particle":"","family":"Aalami","given":"Mahboobeh","non-dropping-particle":"","parse-names":false,"suffix":""},{"dropping-particle":"","family":"Jafarnejad","given":"Farzaneh","non-dropping-particle":"","parse-names":false,"suffix":""},{"dropping-particle":"","family":"Modarresgharavi","given":"Morteza","non-dropping-particle":"","parse-names":false,"suffix":""}],"container-title":"Iranian Journal of Nursing and Midwifery Research","id":"ITEM-2","issue":"3","issued":{"date-parts":[["2016"]]},"page":"331-336","title":"The Effects of Progressive Muscular Relaxation and Breathing Control Technique on Blood Pressure During Pregnancy","type":"article-journal","volume":"21"},"uris":["http://www.mendeley.com/documents/?uuid=a2b701eb-6589-4ccc-854f-47b90d742ff8"]}],"mendeley":{"formattedCitation":"&lt;sup&gt;20,21&lt;/sup&gt;","plainTextFormattedCitation":"20,21","previouslyFormattedCitation":"&lt;sup&gt;20,21&lt;/sup&gt;"},"properties":{"noteIndex":0},"schema":"https://github.com/citation-style-language/schema/raw/master/csl-citation.json"}</w:instrText>
      </w:r>
      <w:r>
        <w:rPr>
          <w:rFonts w:ascii="Arial" w:hAnsi="Arial" w:cs="Arial"/>
        </w:rPr>
        <w:fldChar w:fldCharType="separate"/>
      </w:r>
      <w:r>
        <w:rPr>
          <w:rFonts w:ascii="Arial" w:hAnsi="Arial" w:cs="Arial"/>
          <w:vertAlign w:val="superscript"/>
        </w:rPr>
        <w:t>20,21</w:t>
      </w:r>
      <w:r>
        <w:rPr>
          <w:rFonts w:ascii="Arial" w:hAnsi="Arial" w:cs="Arial"/>
        </w:rPr>
        <w:fldChar w:fldCharType="end"/>
      </w:r>
      <w:r>
        <w:rPr>
          <w:rFonts w:ascii="Arial" w:hAnsi="Arial" w:cs="Arial"/>
        </w:rPr>
        <w:t>. PMR to date is one of the cheapest relaxation techniques, requires no imagination, requires no tools, no side effects, and is easy to</w:t>
      </w:r>
      <w:r>
        <w:rPr>
          <w:rFonts w:ascii="Arial" w:hAnsi="Arial" w:cs="Arial"/>
        </w:rPr>
        <w:fldChar w:fldCharType="begin" w:fldLock="1"/>
      </w:r>
      <w:r>
        <w:rPr>
          <w:rFonts w:ascii="Arial" w:hAnsi="Arial" w:cs="Arial"/>
        </w:rPr>
        <w:instrText>ADDIN CSL_CITATION {"citationItems":[{"id":"ITEM-1","itemData":{"DOI":"10.4103/jehp.jehp","abstract":"Abstract: Postpartum depression is a debilitating mental disorder with a high prevalence. The aim of this study was review of the related studies. In this narrative review, we report studies that investigated risk factors of postpartum depression by searching the database, Scopus, PubMed, ScienceDirect, Uptodate, Proquest in the period 2000</w:instrText>
      </w:r>
      <w:r>
        <w:rPr>
          <w:rFonts w:ascii="MS Gothic" w:eastAsia="MS Gothic" w:hAnsi="MS Gothic" w:cs="MS Gothic" w:hint="eastAsia"/>
        </w:rPr>
        <w:instrText>‑</w:instrText>
      </w:r>
      <w:r>
        <w:rPr>
          <w:rFonts w:ascii="Arial" w:hAnsi="Arial" w:cs="Arial"/>
        </w:rPr>
        <w:instrText>2015 published articles about the factors associated with postpartum depression were assessed in Farsi and English. The search strategy included a combination of keywords include postpartum depression and risk factors or obstetrical history, social factors, or biological factors. Literature review showed that risk factors for postpartum depression in the area of economic and social factors, obstetrical history, and biological factors, lifestyle and history of mental illness detected. Data from this study can use for designing a screening tools for high</w:instrText>
      </w:r>
      <w:r>
        <w:rPr>
          <w:rFonts w:ascii="MS Gothic" w:eastAsia="MS Gothic" w:hAnsi="MS Gothic" w:cs="MS Gothic" w:hint="eastAsia"/>
        </w:rPr>
        <w:instrText>‑</w:instrText>
      </w:r>
      <w:r>
        <w:rPr>
          <w:rFonts w:ascii="Arial" w:hAnsi="Arial" w:cs="Arial"/>
        </w:rPr>
        <w:instrText>risk pregnant women and for designing a prevention programs.","author":[{"dropping-particle":"","family":"Nasiri","given":"Saeideh","non-dropping-particle":"","parse-names":false,"suffix":""},{"dropping-particle":"","family":"Akbari","given":"Hossein","non-dropping-particle":"","parse-names":false,"suffix":""},{"dropping-particle":"","family":"Tagharrobi","given":"Leila","non-dropping-particle":"","parse-names":false,"suffix":""},{"dropping-particle":"","family":"Tabatabaee","given":"Akram Sadat","non-dropping-particle":"","parse-names":false,"suffix":""}],"container-title":"Journal of Education and Health Promotion","id":"ITEM-1","issue":"41","issued":{"date-parts":[["2018"]]},"page":"1-6","title":"The Effect of Progressive Muscle Relaxation and Guided Imagery on Stress, Anxiety, and Depression of Pregnant Women Referred to Health Centers","type":"article-journal","volume":"7"},"uris":["http://www.mendeley.com/documents/?uuid=0392d1c4-b177-471c-a630-e1f58147ef59"]}],"mendeley":{"formattedCitation":"&lt;sup&gt;22&lt;/sup&gt;","plainTextFormattedCitation":"22","previouslyFormattedCitation":"&lt;sup&gt;22&lt;/sup&gt;"},"properties":{"noteIndex":0},"schema":"https://github.com/citation-style-language/schema/raw/master/csl-citation.json"}</w:instrText>
      </w:r>
      <w:r>
        <w:rPr>
          <w:rFonts w:ascii="Arial" w:hAnsi="Arial" w:cs="Arial"/>
        </w:rPr>
        <w:fldChar w:fldCharType="separate"/>
      </w:r>
      <w:r>
        <w:rPr>
          <w:rFonts w:ascii="Arial" w:hAnsi="Arial" w:cs="Arial"/>
          <w:vertAlign w:val="superscript"/>
        </w:rPr>
        <w:t>do22</w:t>
      </w:r>
      <w:r>
        <w:rPr>
          <w:rFonts w:ascii="Arial" w:hAnsi="Arial" w:cs="Arial"/>
        </w:rPr>
        <w:fldChar w:fldCharType="end"/>
      </w:r>
      <w:r>
        <w:rPr>
          <w:rFonts w:ascii="Arial" w:hAnsi="Arial" w:cs="Arial"/>
        </w:rPr>
        <w:t xml:space="preserve">. Relaxation therapy with movements tightens and relaxes the </w:t>
      </w:r>
      <w:r>
        <w:rPr>
          <w:rFonts w:ascii="Arial" w:hAnsi="Arial" w:cs="Arial"/>
        </w:rPr>
        <w:t>muscles at one time to provide a feeling of physical relaxation, reduce stress in individuals, deep relaxation can prevent psychological and physiological manifestations caused by stress</w:t>
      </w:r>
      <w:r>
        <w:rPr>
          <w:rFonts w:ascii="Arial" w:hAnsi="Arial" w:cs="Arial"/>
        </w:rPr>
        <w:fldChar w:fldCharType="begin" w:fldLock="1"/>
      </w:r>
      <w:r>
        <w:rPr>
          <w:rFonts w:ascii="Arial" w:hAnsi="Arial" w:cs="Arial"/>
        </w:rPr>
        <w:instrText>ADDIN CSL_CITATION {"citationItems":[{"id":"ITEM-1","itemData":{"ISSN":"2502-7778","abstract":"Back pain is one of the most common discomforts felt by pregnant women in the third trimester during pregnancy. Complaints of back pain during the pregnancy period occur due to anatomical changes in the body. Back pain in third trimester pregnant women causes discomfort in activities, changes in body structure, long-term back pain so that it increases the tendency for postpartum back pain and is at risk of suffering from venous thrombosis. One of the non-pharmacological therapies that can overcome back pain in pregnant women is to combine progressive muscle relaxation techniques with effleurage massage. This research method was a quasi-experimental design with a pretest-posttest with control group. The sample in this study were 30 third trimester pregnant women who were in the working area of Samata Health Center which were obtained by purposive sampling technique. Respondents were divided into 2 groups, namely the intervention group and the control group by measuring each level of pain before and after the intervention. Analysis of the difference in pain levels was carried out using the Wilcoxon test and the Mann Whitney test. Wilcoxon test results in the control group showed a p value = 0.000, while in the intervention group = 0.001. The results of the Mann-Whitney test showed a p value = 0.842, which means that either by combining progressive muscle relaxation techniques and effleurage massage or by simply doing effleurage massage, both can reduce pain.","author":[{"dropping-particle":"","family":"Simbung","given":"Rismawati","non-dropping-particle":"","parse-names":false,"suffix":""},{"dropping-particle":"","family":"Ohorella","given":"Fadjriah","non-dropping-particle":"","parse-names":false,"suffix":""},{"dropping-particle":"","family":"Sikki","given":"Sumarni","non-dropping-particle":"","parse-names":false,"suffix":""}],"container-title":"Jurnal Penelitian kesehatan Suara Forikes","id":"ITEM-1","issued":{"date-parts":[["2022"]]},"page":"268-272","title":"Efektivitas Teknik Relaksasi Otot Progresif dengan Effleurage Massage Terhadap Nyeri Punggung pada Ibu Hamil Trimester III","type":"article-journal","volume":"volume 13"},"uris":["http://www.mendeley.com/documents/?uuid=84cd81a4-f083-4b47-9e47-7223d1fb456f"]},{"id":"ITEM-2","itemData":{"DOI":"10.1016/j.anr.2018.03.003","ISSN":"20937482","abstract":"Purpose: This study aimed to determine the effectiveness of progressive muscle relaxation (PMR) on the quality of life of women during postpartum period. Methods: A randomized controlled trial design was used. The participants consisted of primiparous women who had experienced a vaginal birth in the obstetrics department of a hospital. Thirty women in the intervention group and 30 women in the control group were included. Data were collected using the Maternal Postpartum Quality of Life Questionnaire (MAPP-QoL) between June 2016 and April 2017. PMR was applied to the intervention group. PMR was performed as contracting a muscle group and then relaxing it, moving (or progressing) from one muscle group to another. Results: The mean pretest and posttest scores of the MAPP-QoL in the intervention group were 24.43 ± 4.58 and 26.07 ± 4.58, respectively (t = −2.73, p &lt;.05). The mean pretest and posttest scores of the MAPP-QoL in the control group were 23.29 ± 4.37 and 21.99 ± 5.58, respectively (t = 2.23, p &lt;.05). The difference between the mean scores of the women in the intervention and control groups before PMR was not statistically significant (t = 0.99, p &gt;.05), whereas the difference between the groups after PMR was found to be statistically significant (t = 3.09, p &lt;.05). Conclusion: Postpartum quality of life of women was increased after PMR. It is recommended that PMR be taught to women who are admitted to obstetrics and outpatient clinics and home visits be completed to expand the use of PMR.","author":[{"dropping-particle":"","family":"Gökşin","given":"İlknur","non-dropping-particle":"","parse-names":false,"suffix":""},{"dropping-particle":"","family":"Ayaz-Alkaya","given":"Sultan","non-dropping-particle":"","parse-names":false,"suffix":""}],"container-title":"Asian Nursing Research","id":"ITEM-2","issue":"2","issued":{"date-parts":[["2018"]]},"page":"86-90","title":"The Effectiveness of Progressive Muscle Relaxation on the Postpartum Quality of Life: A Randomized Controlled Trial","type":"article-journal","volume":"12"},"uris":["http://www.mendeley.com/documents/?uuid=3dbb4d18-200b-4c71-978c-eb72e8c79bde"]}],"mendeley":{"formattedCitation":"&lt;sup&gt;23,24&lt;/sup&gt;","plainTextFormattedCitation":"23,24","previouslyFormattedCitation":"&lt;sup&gt;23,24&lt;/sup&gt;"},"properties":{"noteIndex":0},"schema":"https://github.com/citation-style-language/schema/raw/master/csl-citation.json"}</w:instrText>
      </w:r>
      <w:r>
        <w:rPr>
          <w:rFonts w:ascii="Arial" w:hAnsi="Arial" w:cs="Arial"/>
        </w:rPr>
        <w:fldChar w:fldCharType="separate"/>
      </w:r>
      <w:r>
        <w:rPr>
          <w:rFonts w:ascii="Arial" w:hAnsi="Arial" w:cs="Arial"/>
          <w:vertAlign w:val="superscript"/>
        </w:rPr>
        <w:t>23,24</w:t>
      </w:r>
      <w:r>
        <w:rPr>
          <w:rFonts w:ascii="Arial" w:hAnsi="Arial" w:cs="Arial"/>
        </w:rPr>
        <w:fldChar w:fldCharType="end"/>
      </w:r>
      <w:r>
        <w:rPr>
          <w:rFonts w:ascii="Arial" w:hAnsi="Arial" w:cs="Arial"/>
        </w:rPr>
        <w:t>.</w:t>
      </w:r>
    </w:p>
    <w:p w14:paraId="7FD926CA" w14:textId="217BB23F" w:rsidR="00A05126" w:rsidRDefault="00A05126" w:rsidP="001059A4">
      <w:pPr>
        <w:spacing w:after="0" w:line="240" w:lineRule="auto"/>
        <w:ind w:firstLine="567"/>
        <w:jc w:val="both"/>
        <w:rPr>
          <w:rFonts w:ascii="Arial" w:hAnsi="Arial" w:cs="Arial"/>
        </w:rPr>
      </w:pPr>
      <w:r>
        <w:rPr>
          <w:rFonts w:ascii="Arial" w:hAnsi="Arial" w:cs="Arial"/>
        </w:rPr>
        <w:t xml:space="preserve">Relaxation therapy with PMR has many benefits and advantages in overcoming pain in the body. This therapy is expected to be a non-pharmacological treatment solution for discomfort that arises during the third trimester of pregnancy. The purpose of this study was to determine the effect of </w:t>
      </w:r>
      <w:r>
        <w:rPr>
          <w:rFonts w:ascii="Arial" w:hAnsi="Arial" w:cs="Arial"/>
          <w:i/>
          <w:iCs/>
        </w:rPr>
        <w:t>Progressive Muscle Relaxation</w:t>
      </w:r>
      <w:r>
        <w:rPr>
          <w:rFonts w:ascii="Arial" w:hAnsi="Arial" w:cs="Arial"/>
        </w:rPr>
        <w:t xml:space="preserve"> (PMR) on back pain of third trimester pregnant women at the Karangpandan Health Center, Karanganyar Regency.</w:t>
      </w:r>
    </w:p>
    <w:p w14:paraId="48B1FD7B" w14:textId="77777777" w:rsidR="00A05126" w:rsidRDefault="00A05126" w:rsidP="001059A4">
      <w:pPr>
        <w:spacing w:after="0" w:line="240" w:lineRule="auto"/>
        <w:ind w:firstLine="567"/>
        <w:jc w:val="both"/>
        <w:rPr>
          <w:rFonts w:ascii="Arial" w:hAnsi="Arial" w:cs="Arial"/>
        </w:rPr>
      </w:pPr>
    </w:p>
    <w:p w14:paraId="289DDF07" w14:textId="4E509540" w:rsidR="00A05126" w:rsidRDefault="00A05126" w:rsidP="00435BBD">
      <w:pPr>
        <w:spacing w:after="0" w:line="240" w:lineRule="auto"/>
        <w:rPr>
          <w:rFonts w:ascii="Arial" w:hAnsi="Arial" w:cs="Arial"/>
          <w:b/>
          <w:bCs/>
        </w:rPr>
      </w:pPr>
      <w:r>
        <w:rPr>
          <w:rFonts w:ascii="Arial" w:hAnsi="Arial" w:cs="Arial"/>
          <w:b/>
          <w:bCs/>
        </w:rPr>
        <w:t>METHODS</w:t>
      </w:r>
    </w:p>
    <w:p w14:paraId="0B59A93E" w14:textId="0266968A" w:rsidR="00A05126" w:rsidRDefault="00A05126" w:rsidP="00F81267">
      <w:pPr>
        <w:spacing w:after="0" w:line="240" w:lineRule="auto"/>
        <w:ind w:firstLine="567"/>
        <w:jc w:val="both"/>
        <w:rPr>
          <w:rFonts w:ascii="Arial" w:hAnsi="Arial" w:cs="Arial"/>
        </w:rPr>
      </w:pPr>
      <w:r>
        <w:rPr>
          <w:rFonts w:ascii="Arial" w:hAnsi="Arial" w:cs="Arial"/>
        </w:rPr>
        <w:t>Th</w:t>
      </w:r>
      <w:r w:rsidR="00043187">
        <w:rPr>
          <w:rFonts w:ascii="Arial" w:hAnsi="Arial" w:cs="Arial"/>
        </w:rPr>
        <w:t xml:space="preserve">is study is a pilot </w:t>
      </w:r>
      <w:r>
        <w:rPr>
          <w:rFonts w:ascii="Arial" w:hAnsi="Arial" w:cs="Arial"/>
        </w:rPr>
        <w:t xml:space="preserve">pre-experimental with </w:t>
      </w:r>
      <w:r>
        <w:rPr>
          <w:rFonts w:ascii="Arial" w:hAnsi="Arial" w:cs="Arial"/>
          <w:i/>
          <w:iCs/>
        </w:rPr>
        <w:t>a pre-posttest one group design</w:t>
      </w:r>
      <w:r>
        <w:rPr>
          <w:rFonts w:ascii="Arial" w:hAnsi="Arial" w:cs="Arial"/>
        </w:rPr>
        <w:t xml:space="preserve">. The research was conducted at </w:t>
      </w:r>
      <w:r w:rsidR="004233B9">
        <w:rPr>
          <w:rFonts w:ascii="Arial" w:hAnsi="Arial" w:cs="Arial"/>
        </w:rPr>
        <w:t>Public Health Center of</w:t>
      </w:r>
      <w:r>
        <w:rPr>
          <w:rFonts w:ascii="Arial" w:hAnsi="Arial" w:cs="Arial"/>
        </w:rPr>
        <w:t xml:space="preserve"> Karangpandan, Karanganyar Regency</w:t>
      </w:r>
      <w:r w:rsidR="00043187">
        <w:rPr>
          <w:rFonts w:ascii="Arial" w:hAnsi="Arial" w:cs="Arial"/>
        </w:rPr>
        <w:t xml:space="preserve">, </w:t>
      </w:r>
      <w:r>
        <w:rPr>
          <w:rFonts w:ascii="Arial" w:hAnsi="Arial" w:cs="Arial"/>
        </w:rPr>
        <w:t xml:space="preserve">from August 21-September 2, 2023. The population in this study was third trimester pregnant women at </w:t>
      </w:r>
      <w:r w:rsidR="004233B9">
        <w:rPr>
          <w:rFonts w:ascii="Arial" w:hAnsi="Arial" w:cs="Arial"/>
        </w:rPr>
        <w:t>Public Health Center of</w:t>
      </w:r>
      <w:r>
        <w:rPr>
          <w:rFonts w:ascii="Arial" w:hAnsi="Arial" w:cs="Arial"/>
        </w:rPr>
        <w:t xml:space="preserve"> Karangpandan, Karanganyar Regency and the samples were </w:t>
      </w:r>
      <w:r w:rsidR="00043187">
        <w:rPr>
          <w:rFonts w:ascii="Arial" w:hAnsi="Arial" w:cs="Arial"/>
        </w:rPr>
        <w:t xml:space="preserve">five  </w:t>
      </w:r>
      <w:r>
        <w:rPr>
          <w:rFonts w:ascii="Arial" w:hAnsi="Arial" w:cs="Arial"/>
        </w:rPr>
        <w:t xml:space="preserve">pregnant women </w:t>
      </w:r>
      <w:r w:rsidR="00043187">
        <w:rPr>
          <w:rFonts w:ascii="Arial" w:hAnsi="Arial" w:cs="Arial"/>
        </w:rPr>
        <w:t xml:space="preserve">in the third trimester </w:t>
      </w:r>
      <w:r>
        <w:rPr>
          <w:rFonts w:ascii="Arial" w:hAnsi="Arial" w:cs="Arial"/>
        </w:rPr>
        <w:t xml:space="preserve">who experienced back pain.  The study was conducted for 7 days where respondents would be given </w:t>
      </w:r>
      <w:r>
        <w:rPr>
          <w:rFonts w:ascii="Arial" w:hAnsi="Arial" w:cs="Arial"/>
          <w:i/>
          <w:iCs/>
        </w:rPr>
        <w:t>Progressive Muscle Relaxation</w:t>
      </w:r>
      <w:r>
        <w:rPr>
          <w:rFonts w:ascii="Arial" w:hAnsi="Arial" w:cs="Arial"/>
        </w:rPr>
        <w:t xml:space="preserve"> (PMR) therapy. The research instrument used an observation sheet containing an assessment of the </w:t>
      </w:r>
      <w:r>
        <w:rPr>
          <w:rFonts w:ascii="Arial" w:hAnsi="Arial" w:cs="Arial"/>
          <w:i/>
          <w:iCs/>
        </w:rPr>
        <w:t>Numeric Rating Scale</w:t>
      </w:r>
      <w:r>
        <w:rPr>
          <w:rFonts w:ascii="Arial" w:hAnsi="Arial" w:cs="Arial"/>
        </w:rPr>
        <w:t xml:space="preserve"> (NRS) pain scale. Before </w:t>
      </w:r>
      <w:r>
        <w:rPr>
          <w:rFonts w:ascii="Arial" w:hAnsi="Arial" w:cs="Arial"/>
          <w:i/>
          <w:iCs/>
        </w:rPr>
        <w:t>Progressive Muscle Relaxation</w:t>
      </w:r>
      <w:r>
        <w:rPr>
          <w:rFonts w:ascii="Arial" w:hAnsi="Arial" w:cs="Arial"/>
        </w:rPr>
        <w:t xml:space="preserve"> (PMR) therapy, researchers measured the nye scale</w:t>
      </w:r>
      <w:r w:rsidR="000F62F0">
        <w:rPr>
          <w:rFonts w:ascii="Arial" w:hAnsi="Arial" w:cs="Arial"/>
        </w:rPr>
        <w:t xml:space="preserve">ri </w:t>
      </w:r>
      <w:r w:rsidR="000F62F0">
        <w:rPr>
          <w:rFonts w:ascii="Arial" w:hAnsi="Arial" w:cs="Arial"/>
          <w:i/>
          <w:iCs/>
        </w:rPr>
        <w:t>Numeric Rating Scale</w:t>
      </w:r>
      <w:r w:rsidR="000F62F0">
        <w:rPr>
          <w:rFonts w:ascii="Arial" w:hAnsi="Arial" w:cs="Arial"/>
        </w:rPr>
        <w:t xml:space="preserve"> </w:t>
      </w:r>
      <w:r>
        <w:rPr>
          <w:rFonts w:ascii="Arial" w:hAnsi="Arial" w:cs="Arial"/>
        </w:rPr>
        <w:t xml:space="preserve">(NRS) with measuring results of 0 for painlessness, 1-3 for mild scales, 4-6 for moderate scales, and 7-10 for severe scales. </w:t>
      </w:r>
      <w:r w:rsidR="00FE3DC0">
        <w:rPr>
          <w:rFonts w:ascii="Arial" w:hAnsi="Arial" w:cs="Arial"/>
        </w:rPr>
        <w:t xml:space="preserve">Informed consent were gained before </w:t>
      </w:r>
      <w:r>
        <w:rPr>
          <w:rFonts w:ascii="Arial" w:hAnsi="Arial" w:cs="Arial"/>
        </w:rPr>
        <w:t xml:space="preserve">conducting research. The analysis used was univariate and </w:t>
      </w:r>
      <w:r>
        <w:rPr>
          <w:rFonts w:ascii="Arial" w:hAnsi="Arial" w:cs="Arial"/>
        </w:rPr>
        <w:lastRenderedPageBreak/>
        <w:t xml:space="preserve">bivariate analysis. Univariate analysis to find the average pain score of pregnant women in the third trimester before and after the intervention while bivariate analysis to see the effect of intervention using paired </w:t>
      </w:r>
      <w:r>
        <w:rPr>
          <w:rFonts w:ascii="Arial" w:hAnsi="Arial" w:cs="Arial"/>
          <w:i/>
          <w:iCs/>
        </w:rPr>
        <w:t>sample t-test</w:t>
      </w:r>
      <w:r w:rsidR="00FE3DC0">
        <w:rPr>
          <w:rFonts w:ascii="Arial" w:hAnsi="Arial" w:cs="Arial"/>
          <w:i/>
          <w:iCs/>
        </w:rPr>
        <w:t xml:space="preserve"> </w:t>
      </w:r>
      <w:r>
        <w:rPr>
          <w:rFonts w:ascii="Arial" w:hAnsi="Arial" w:cs="Arial"/>
        </w:rPr>
        <w:t>with a confidence level of 95% (α=0.05).</w:t>
      </w:r>
      <w:r w:rsidR="00FE3DC0" w:rsidRPr="00FE3DC0">
        <w:rPr>
          <w:rFonts w:ascii="Arial" w:hAnsi="Arial" w:cs="Arial"/>
        </w:rPr>
        <w:t xml:space="preserve"> </w:t>
      </w:r>
      <w:r w:rsidR="00FE3DC0">
        <w:rPr>
          <w:rFonts w:ascii="Arial" w:hAnsi="Arial" w:cs="Arial"/>
        </w:rPr>
        <w:t xml:space="preserve">Data analysis was performed using the SPSS </w:t>
      </w:r>
      <w:r w:rsidR="00FE3DC0">
        <w:rPr>
          <w:rFonts w:ascii="Arial" w:hAnsi="Arial" w:cs="Arial"/>
          <w:i/>
          <w:iCs/>
        </w:rPr>
        <w:t>for windows version</w:t>
      </w:r>
      <w:r w:rsidR="00FE3DC0">
        <w:rPr>
          <w:rFonts w:ascii="Arial" w:hAnsi="Arial" w:cs="Arial"/>
        </w:rPr>
        <w:t xml:space="preserve"> 26.0 program.</w:t>
      </w:r>
    </w:p>
    <w:p w14:paraId="09BE5750" w14:textId="77777777" w:rsidR="00A05126" w:rsidRDefault="00A05126" w:rsidP="00F81267">
      <w:pPr>
        <w:spacing w:after="0" w:line="240" w:lineRule="auto"/>
        <w:ind w:firstLine="567"/>
        <w:jc w:val="both"/>
        <w:rPr>
          <w:rFonts w:ascii="Arial" w:hAnsi="Arial" w:cs="Arial"/>
        </w:rPr>
      </w:pPr>
    </w:p>
    <w:p w14:paraId="66285CD8" w14:textId="77777777" w:rsidR="00A05126" w:rsidRDefault="00A05126" w:rsidP="00F81267">
      <w:pPr>
        <w:spacing w:after="0" w:line="240" w:lineRule="auto"/>
        <w:rPr>
          <w:rFonts w:ascii="Arial" w:hAnsi="Arial" w:cs="Arial"/>
          <w:b/>
          <w:bCs/>
        </w:rPr>
      </w:pPr>
      <w:r>
        <w:rPr>
          <w:rFonts w:ascii="Arial" w:hAnsi="Arial" w:cs="Arial"/>
          <w:b/>
          <w:bCs/>
        </w:rPr>
        <w:t>RESULTS AND DISCUSSION</w:t>
      </w:r>
    </w:p>
    <w:p w14:paraId="3E359B27" w14:textId="59A7CC90" w:rsidR="00A05126" w:rsidRDefault="00A05126" w:rsidP="00FE3DC0">
      <w:pPr>
        <w:spacing w:after="0" w:line="240" w:lineRule="auto"/>
        <w:ind w:firstLine="567"/>
        <w:jc w:val="both"/>
        <w:rPr>
          <w:rFonts w:ascii="Arial" w:hAnsi="Arial" w:cs="Arial"/>
          <w:b/>
          <w:bCs/>
        </w:rPr>
      </w:pPr>
      <w:r>
        <w:rPr>
          <w:rFonts w:ascii="Arial" w:hAnsi="Arial" w:cs="Arial"/>
        </w:rPr>
        <w:t xml:space="preserve">The results of this study have been outlined in two types of analysis, namely univariate and bivariate analysis. In univariate analysis, data are explored and elaborated separately for each of the variables studied. </w:t>
      </w:r>
      <w:r w:rsidR="00771628">
        <w:rPr>
          <w:rFonts w:ascii="Arial" w:hAnsi="Arial" w:cs="Arial"/>
        </w:rPr>
        <w:t xml:space="preserve">All women are a healthy reproductive age at 25 to 33 years old. Most of them graduated from senior high school, multiparous women, and have 28 to 36 weeks gestation. </w:t>
      </w:r>
    </w:p>
    <w:p w14:paraId="370987EF" w14:textId="77777777" w:rsidR="00A05126" w:rsidRDefault="00A05126" w:rsidP="00872150">
      <w:pPr>
        <w:spacing w:after="0" w:line="240" w:lineRule="auto"/>
        <w:jc w:val="both"/>
        <w:rPr>
          <w:rFonts w:ascii="Arial" w:hAnsi="Arial" w:cs="Arial"/>
          <w:b/>
          <w:bCs/>
        </w:rPr>
      </w:pPr>
      <w:r>
        <w:rPr>
          <w:rFonts w:ascii="Arial" w:hAnsi="Arial" w:cs="Arial"/>
          <w:b/>
          <w:bCs/>
        </w:rPr>
        <w:t xml:space="preserve">Table 1. Frequency Distribution of Pain Scale for Third Trimester Pregnant Women Before and After </w:t>
      </w:r>
      <w:r>
        <w:rPr>
          <w:rFonts w:ascii="Arial" w:hAnsi="Arial" w:cs="Arial"/>
          <w:b/>
          <w:bCs/>
          <w:i/>
          <w:iCs/>
        </w:rPr>
        <w:t>Progressive Muscle Relaxation</w:t>
      </w:r>
      <w:r>
        <w:rPr>
          <w:rFonts w:ascii="Arial" w:hAnsi="Arial" w:cs="Arial"/>
          <w:b/>
          <w:bCs/>
        </w:rPr>
        <w:t xml:space="preserve"> (PMR) Therap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0"/>
        <w:gridCol w:w="317"/>
        <w:gridCol w:w="830"/>
        <w:gridCol w:w="562"/>
        <w:gridCol w:w="727"/>
      </w:tblGrid>
      <w:tr w:rsidR="00A05126" w14:paraId="0AE78EF2" w14:textId="77777777" w:rsidTr="00872150">
        <w:tc>
          <w:tcPr>
            <w:tcW w:w="1276" w:type="dxa"/>
            <w:vMerge w:val="restart"/>
            <w:tcBorders>
              <w:top w:val="single" w:sz="4" w:space="0" w:color="auto"/>
              <w:bottom w:val="nil"/>
            </w:tcBorders>
            <w:vAlign w:val="center"/>
          </w:tcPr>
          <w:p w14:paraId="03B0A09D" w14:textId="26D06757" w:rsidR="00A05126" w:rsidRDefault="00FE3DC0" w:rsidP="00872150">
            <w:pPr>
              <w:spacing w:after="0" w:line="240" w:lineRule="auto"/>
              <w:jc w:val="center"/>
              <w:rPr>
                <w:rFonts w:ascii="Arial" w:hAnsi="Arial" w:cs="Arial"/>
                <w:sz w:val="18"/>
                <w:szCs w:val="18"/>
              </w:rPr>
            </w:pPr>
            <w:r>
              <w:rPr>
                <w:rFonts w:ascii="Arial" w:hAnsi="Arial" w:cs="Arial"/>
                <w:sz w:val="18"/>
                <w:szCs w:val="18"/>
              </w:rPr>
              <w:t>Pain score</w:t>
            </w:r>
          </w:p>
        </w:tc>
        <w:tc>
          <w:tcPr>
            <w:tcW w:w="1099" w:type="dxa"/>
            <w:gridSpan w:val="2"/>
            <w:tcBorders>
              <w:top w:val="single" w:sz="4" w:space="0" w:color="auto"/>
              <w:bottom w:val="single" w:sz="4" w:space="0" w:color="auto"/>
            </w:tcBorders>
          </w:tcPr>
          <w:p w14:paraId="2A0E50C6" w14:textId="77777777" w:rsidR="00A05126" w:rsidRDefault="00A05126" w:rsidP="00872150">
            <w:pPr>
              <w:spacing w:after="0" w:line="240" w:lineRule="auto"/>
              <w:jc w:val="center"/>
              <w:rPr>
                <w:rFonts w:ascii="Arial" w:hAnsi="Arial" w:cs="Arial"/>
                <w:sz w:val="18"/>
                <w:szCs w:val="18"/>
              </w:rPr>
            </w:pPr>
            <w:r>
              <w:rPr>
                <w:rFonts w:ascii="Arial" w:hAnsi="Arial" w:cs="Arial"/>
                <w:sz w:val="18"/>
                <w:szCs w:val="18"/>
              </w:rPr>
              <w:t xml:space="preserve">Before </w:t>
            </w:r>
          </w:p>
        </w:tc>
        <w:tc>
          <w:tcPr>
            <w:tcW w:w="1311" w:type="dxa"/>
            <w:gridSpan w:val="2"/>
            <w:tcBorders>
              <w:top w:val="single" w:sz="4" w:space="0" w:color="auto"/>
              <w:bottom w:val="single" w:sz="4" w:space="0" w:color="auto"/>
            </w:tcBorders>
          </w:tcPr>
          <w:p w14:paraId="023D7614" w14:textId="77777777" w:rsidR="00A05126" w:rsidRDefault="00A05126" w:rsidP="00872150">
            <w:pPr>
              <w:spacing w:after="0" w:line="240" w:lineRule="auto"/>
              <w:jc w:val="center"/>
              <w:rPr>
                <w:rFonts w:ascii="Arial" w:hAnsi="Arial" w:cs="Arial"/>
                <w:sz w:val="18"/>
                <w:szCs w:val="18"/>
              </w:rPr>
            </w:pPr>
            <w:r>
              <w:rPr>
                <w:rFonts w:ascii="Arial" w:hAnsi="Arial" w:cs="Arial"/>
                <w:sz w:val="18"/>
                <w:szCs w:val="18"/>
              </w:rPr>
              <w:t xml:space="preserve">After </w:t>
            </w:r>
          </w:p>
        </w:tc>
      </w:tr>
      <w:tr w:rsidR="00A05126" w14:paraId="1A38B4C9" w14:textId="77777777" w:rsidTr="00872150">
        <w:tc>
          <w:tcPr>
            <w:tcW w:w="1276" w:type="dxa"/>
            <w:vMerge/>
            <w:tcBorders>
              <w:top w:val="nil"/>
              <w:bottom w:val="single" w:sz="4" w:space="0" w:color="auto"/>
            </w:tcBorders>
          </w:tcPr>
          <w:p w14:paraId="70639DCC" w14:textId="77777777" w:rsidR="00A05126" w:rsidRDefault="00A05126" w:rsidP="00872150">
            <w:pPr>
              <w:spacing w:after="0" w:line="240" w:lineRule="auto"/>
              <w:jc w:val="both"/>
              <w:rPr>
                <w:rFonts w:ascii="Arial" w:hAnsi="Arial" w:cs="Arial"/>
                <w:sz w:val="18"/>
                <w:szCs w:val="18"/>
              </w:rPr>
            </w:pPr>
          </w:p>
        </w:tc>
        <w:tc>
          <w:tcPr>
            <w:tcW w:w="253" w:type="dxa"/>
            <w:tcBorders>
              <w:top w:val="single" w:sz="4" w:space="0" w:color="auto"/>
              <w:bottom w:val="single" w:sz="4" w:space="0" w:color="auto"/>
            </w:tcBorders>
          </w:tcPr>
          <w:p w14:paraId="38A9A1AC" w14:textId="77777777" w:rsidR="00A05126" w:rsidRDefault="00A05126" w:rsidP="00872150">
            <w:pPr>
              <w:spacing w:after="0" w:line="240" w:lineRule="auto"/>
              <w:jc w:val="center"/>
              <w:rPr>
                <w:rFonts w:ascii="Arial" w:hAnsi="Arial" w:cs="Arial"/>
                <w:sz w:val="18"/>
                <w:szCs w:val="18"/>
              </w:rPr>
            </w:pPr>
            <w:r>
              <w:rPr>
                <w:rFonts w:ascii="Arial" w:hAnsi="Arial" w:cs="Arial"/>
                <w:sz w:val="18"/>
                <w:szCs w:val="18"/>
              </w:rPr>
              <w:t>f</w:t>
            </w:r>
          </w:p>
        </w:tc>
        <w:tc>
          <w:tcPr>
            <w:tcW w:w="846" w:type="dxa"/>
            <w:tcBorders>
              <w:top w:val="single" w:sz="4" w:space="0" w:color="auto"/>
              <w:bottom w:val="single" w:sz="4" w:space="0" w:color="auto"/>
            </w:tcBorders>
          </w:tcPr>
          <w:p w14:paraId="5EAC16E1" w14:textId="77777777" w:rsidR="00A05126" w:rsidRDefault="00A05126" w:rsidP="00872150">
            <w:pPr>
              <w:spacing w:after="0" w:line="240" w:lineRule="auto"/>
              <w:jc w:val="center"/>
              <w:rPr>
                <w:rFonts w:ascii="Arial" w:hAnsi="Arial" w:cs="Arial"/>
                <w:sz w:val="18"/>
                <w:szCs w:val="18"/>
              </w:rPr>
            </w:pPr>
            <w:r>
              <w:rPr>
                <w:rFonts w:ascii="Arial" w:hAnsi="Arial" w:cs="Arial"/>
                <w:sz w:val="18"/>
                <w:szCs w:val="18"/>
              </w:rPr>
              <w:t>%</w:t>
            </w:r>
          </w:p>
        </w:tc>
        <w:tc>
          <w:tcPr>
            <w:tcW w:w="574" w:type="dxa"/>
            <w:tcBorders>
              <w:top w:val="single" w:sz="4" w:space="0" w:color="auto"/>
              <w:bottom w:val="single" w:sz="4" w:space="0" w:color="auto"/>
            </w:tcBorders>
          </w:tcPr>
          <w:p w14:paraId="0AF695F3" w14:textId="77777777" w:rsidR="00A05126" w:rsidRDefault="00A05126" w:rsidP="00872150">
            <w:pPr>
              <w:spacing w:after="0" w:line="240" w:lineRule="auto"/>
              <w:jc w:val="center"/>
              <w:rPr>
                <w:rFonts w:ascii="Arial" w:hAnsi="Arial" w:cs="Arial"/>
                <w:sz w:val="18"/>
                <w:szCs w:val="18"/>
              </w:rPr>
            </w:pPr>
            <w:r>
              <w:rPr>
                <w:rFonts w:ascii="Arial" w:hAnsi="Arial" w:cs="Arial"/>
                <w:sz w:val="18"/>
                <w:szCs w:val="18"/>
              </w:rPr>
              <w:t>f</w:t>
            </w:r>
          </w:p>
        </w:tc>
        <w:tc>
          <w:tcPr>
            <w:tcW w:w="737" w:type="dxa"/>
            <w:tcBorders>
              <w:top w:val="single" w:sz="4" w:space="0" w:color="auto"/>
              <w:bottom w:val="single" w:sz="4" w:space="0" w:color="auto"/>
            </w:tcBorders>
          </w:tcPr>
          <w:p w14:paraId="30E34772" w14:textId="77777777" w:rsidR="00A05126" w:rsidRDefault="00A05126" w:rsidP="00872150">
            <w:pPr>
              <w:spacing w:after="0" w:line="240" w:lineRule="auto"/>
              <w:jc w:val="center"/>
              <w:rPr>
                <w:rFonts w:ascii="Arial" w:hAnsi="Arial" w:cs="Arial"/>
                <w:sz w:val="18"/>
                <w:szCs w:val="18"/>
              </w:rPr>
            </w:pPr>
            <w:r>
              <w:rPr>
                <w:rFonts w:ascii="Arial" w:hAnsi="Arial" w:cs="Arial"/>
                <w:sz w:val="18"/>
                <w:szCs w:val="18"/>
              </w:rPr>
              <w:t>%</w:t>
            </w:r>
          </w:p>
        </w:tc>
      </w:tr>
      <w:tr w:rsidR="00A05126" w14:paraId="498C3D64" w14:textId="77777777" w:rsidTr="00872150">
        <w:tc>
          <w:tcPr>
            <w:tcW w:w="1276" w:type="dxa"/>
            <w:tcBorders>
              <w:top w:val="single" w:sz="4" w:space="0" w:color="auto"/>
            </w:tcBorders>
          </w:tcPr>
          <w:p w14:paraId="0C7C4ABB" w14:textId="77777777" w:rsidR="00A05126" w:rsidRDefault="00A05126" w:rsidP="00872150">
            <w:pPr>
              <w:spacing w:after="0" w:line="240" w:lineRule="auto"/>
              <w:jc w:val="both"/>
              <w:rPr>
                <w:rFonts w:ascii="Arial" w:hAnsi="Arial" w:cs="Arial"/>
                <w:sz w:val="18"/>
                <w:szCs w:val="18"/>
              </w:rPr>
            </w:pPr>
            <w:r>
              <w:rPr>
                <w:rFonts w:ascii="Arial" w:hAnsi="Arial" w:cs="Arial"/>
                <w:sz w:val="18"/>
                <w:szCs w:val="18"/>
              </w:rPr>
              <w:t>No Pain</w:t>
            </w:r>
          </w:p>
        </w:tc>
        <w:tc>
          <w:tcPr>
            <w:tcW w:w="253" w:type="dxa"/>
            <w:tcBorders>
              <w:top w:val="single" w:sz="4" w:space="0" w:color="auto"/>
            </w:tcBorders>
          </w:tcPr>
          <w:p w14:paraId="174B94E5" w14:textId="77777777" w:rsidR="00A05126" w:rsidRDefault="00A05126" w:rsidP="00872150">
            <w:pPr>
              <w:spacing w:after="0" w:line="240" w:lineRule="auto"/>
              <w:jc w:val="center"/>
              <w:rPr>
                <w:rFonts w:ascii="Arial" w:hAnsi="Arial" w:cs="Arial"/>
                <w:sz w:val="18"/>
                <w:szCs w:val="18"/>
              </w:rPr>
            </w:pPr>
            <w:r>
              <w:rPr>
                <w:rFonts w:ascii="Arial" w:hAnsi="Arial" w:cs="Arial"/>
                <w:sz w:val="18"/>
                <w:szCs w:val="18"/>
              </w:rPr>
              <w:t>0</w:t>
            </w:r>
          </w:p>
        </w:tc>
        <w:tc>
          <w:tcPr>
            <w:tcW w:w="846" w:type="dxa"/>
            <w:tcBorders>
              <w:top w:val="single" w:sz="4" w:space="0" w:color="auto"/>
            </w:tcBorders>
          </w:tcPr>
          <w:p w14:paraId="499BC811" w14:textId="77777777" w:rsidR="00A05126" w:rsidRDefault="00A05126" w:rsidP="00872150">
            <w:pPr>
              <w:spacing w:after="0" w:line="240" w:lineRule="auto"/>
              <w:jc w:val="center"/>
              <w:rPr>
                <w:rFonts w:ascii="Arial" w:hAnsi="Arial" w:cs="Arial"/>
                <w:sz w:val="18"/>
                <w:szCs w:val="18"/>
              </w:rPr>
            </w:pPr>
            <w:r>
              <w:rPr>
                <w:rFonts w:ascii="Arial" w:hAnsi="Arial" w:cs="Arial"/>
                <w:sz w:val="18"/>
                <w:szCs w:val="18"/>
              </w:rPr>
              <w:t>0</w:t>
            </w:r>
          </w:p>
        </w:tc>
        <w:tc>
          <w:tcPr>
            <w:tcW w:w="574" w:type="dxa"/>
            <w:tcBorders>
              <w:top w:val="single" w:sz="4" w:space="0" w:color="auto"/>
            </w:tcBorders>
          </w:tcPr>
          <w:p w14:paraId="78571AD3" w14:textId="77777777" w:rsidR="00A05126" w:rsidRDefault="00A05126" w:rsidP="00872150">
            <w:pPr>
              <w:spacing w:after="0" w:line="240" w:lineRule="auto"/>
              <w:jc w:val="center"/>
              <w:rPr>
                <w:rFonts w:ascii="Arial" w:hAnsi="Arial" w:cs="Arial"/>
                <w:sz w:val="18"/>
                <w:szCs w:val="18"/>
              </w:rPr>
            </w:pPr>
            <w:r>
              <w:rPr>
                <w:rFonts w:ascii="Arial" w:hAnsi="Arial" w:cs="Arial"/>
                <w:sz w:val="18"/>
                <w:szCs w:val="18"/>
              </w:rPr>
              <w:t>4</w:t>
            </w:r>
          </w:p>
        </w:tc>
        <w:tc>
          <w:tcPr>
            <w:tcW w:w="737" w:type="dxa"/>
            <w:tcBorders>
              <w:top w:val="single" w:sz="4" w:space="0" w:color="auto"/>
            </w:tcBorders>
          </w:tcPr>
          <w:p w14:paraId="40AD0B03" w14:textId="77777777" w:rsidR="00A05126" w:rsidRDefault="00A05126" w:rsidP="00872150">
            <w:pPr>
              <w:spacing w:after="0" w:line="240" w:lineRule="auto"/>
              <w:jc w:val="center"/>
              <w:rPr>
                <w:rFonts w:ascii="Arial" w:hAnsi="Arial" w:cs="Arial"/>
                <w:sz w:val="18"/>
                <w:szCs w:val="18"/>
              </w:rPr>
            </w:pPr>
            <w:r>
              <w:rPr>
                <w:rFonts w:ascii="Arial" w:hAnsi="Arial" w:cs="Arial"/>
                <w:sz w:val="18"/>
                <w:szCs w:val="18"/>
              </w:rPr>
              <w:t>80</w:t>
            </w:r>
          </w:p>
        </w:tc>
      </w:tr>
      <w:tr w:rsidR="00A05126" w14:paraId="2D243486" w14:textId="77777777" w:rsidTr="00872150">
        <w:tc>
          <w:tcPr>
            <w:tcW w:w="1276" w:type="dxa"/>
          </w:tcPr>
          <w:p w14:paraId="241C1439" w14:textId="77777777" w:rsidR="00A05126" w:rsidRDefault="00A05126" w:rsidP="00872150">
            <w:pPr>
              <w:spacing w:after="0" w:line="240" w:lineRule="auto"/>
              <w:jc w:val="both"/>
              <w:rPr>
                <w:rFonts w:ascii="Arial" w:hAnsi="Arial" w:cs="Arial"/>
                <w:sz w:val="18"/>
                <w:szCs w:val="18"/>
              </w:rPr>
            </w:pPr>
            <w:r>
              <w:rPr>
                <w:rFonts w:ascii="Arial" w:hAnsi="Arial" w:cs="Arial"/>
                <w:sz w:val="18"/>
                <w:szCs w:val="18"/>
              </w:rPr>
              <w:t>Light</w:t>
            </w:r>
          </w:p>
        </w:tc>
        <w:tc>
          <w:tcPr>
            <w:tcW w:w="253" w:type="dxa"/>
          </w:tcPr>
          <w:p w14:paraId="6440A1F3" w14:textId="77777777" w:rsidR="00A05126" w:rsidRDefault="00A05126" w:rsidP="00872150">
            <w:pPr>
              <w:spacing w:after="0" w:line="240" w:lineRule="auto"/>
              <w:jc w:val="center"/>
              <w:rPr>
                <w:rFonts w:ascii="Arial" w:hAnsi="Arial" w:cs="Arial"/>
                <w:sz w:val="18"/>
                <w:szCs w:val="18"/>
              </w:rPr>
            </w:pPr>
            <w:r>
              <w:rPr>
                <w:rFonts w:ascii="Arial" w:hAnsi="Arial" w:cs="Arial"/>
                <w:sz w:val="18"/>
                <w:szCs w:val="18"/>
              </w:rPr>
              <w:t>0</w:t>
            </w:r>
          </w:p>
        </w:tc>
        <w:tc>
          <w:tcPr>
            <w:tcW w:w="846" w:type="dxa"/>
          </w:tcPr>
          <w:p w14:paraId="1E91DFEA" w14:textId="77777777" w:rsidR="00A05126" w:rsidRDefault="00A05126" w:rsidP="00872150">
            <w:pPr>
              <w:spacing w:after="0" w:line="240" w:lineRule="auto"/>
              <w:jc w:val="center"/>
              <w:rPr>
                <w:rFonts w:ascii="Arial" w:hAnsi="Arial" w:cs="Arial"/>
                <w:sz w:val="18"/>
                <w:szCs w:val="18"/>
              </w:rPr>
            </w:pPr>
            <w:r>
              <w:rPr>
                <w:rFonts w:ascii="Arial" w:hAnsi="Arial" w:cs="Arial"/>
                <w:sz w:val="18"/>
                <w:szCs w:val="18"/>
              </w:rPr>
              <w:t>0</w:t>
            </w:r>
          </w:p>
        </w:tc>
        <w:tc>
          <w:tcPr>
            <w:tcW w:w="574" w:type="dxa"/>
          </w:tcPr>
          <w:p w14:paraId="5D47D86A" w14:textId="77777777" w:rsidR="00A05126" w:rsidRDefault="00A05126" w:rsidP="00872150">
            <w:pPr>
              <w:spacing w:after="0" w:line="240" w:lineRule="auto"/>
              <w:jc w:val="center"/>
              <w:rPr>
                <w:rFonts w:ascii="Arial" w:hAnsi="Arial" w:cs="Arial"/>
                <w:sz w:val="18"/>
                <w:szCs w:val="18"/>
              </w:rPr>
            </w:pPr>
            <w:r>
              <w:rPr>
                <w:rFonts w:ascii="Arial" w:hAnsi="Arial" w:cs="Arial"/>
                <w:sz w:val="18"/>
                <w:szCs w:val="18"/>
              </w:rPr>
              <w:t>1</w:t>
            </w:r>
          </w:p>
        </w:tc>
        <w:tc>
          <w:tcPr>
            <w:tcW w:w="737" w:type="dxa"/>
          </w:tcPr>
          <w:p w14:paraId="2846547E" w14:textId="77777777" w:rsidR="00A05126" w:rsidRDefault="00A05126" w:rsidP="00872150">
            <w:pPr>
              <w:spacing w:after="0" w:line="240" w:lineRule="auto"/>
              <w:jc w:val="center"/>
              <w:rPr>
                <w:rFonts w:ascii="Arial" w:hAnsi="Arial" w:cs="Arial"/>
                <w:sz w:val="18"/>
                <w:szCs w:val="18"/>
              </w:rPr>
            </w:pPr>
            <w:r>
              <w:rPr>
                <w:rFonts w:ascii="Arial" w:hAnsi="Arial" w:cs="Arial"/>
                <w:sz w:val="18"/>
                <w:szCs w:val="18"/>
              </w:rPr>
              <w:t>20</w:t>
            </w:r>
          </w:p>
        </w:tc>
      </w:tr>
      <w:tr w:rsidR="00A05126" w14:paraId="08A19798" w14:textId="77777777" w:rsidTr="00872150">
        <w:tc>
          <w:tcPr>
            <w:tcW w:w="1276" w:type="dxa"/>
          </w:tcPr>
          <w:p w14:paraId="60FFCED8" w14:textId="77777777" w:rsidR="00A05126" w:rsidRDefault="00A05126" w:rsidP="00872150">
            <w:pPr>
              <w:spacing w:after="0" w:line="240" w:lineRule="auto"/>
              <w:jc w:val="both"/>
              <w:rPr>
                <w:rFonts w:ascii="Arial" w:hAnsi="Arial" w:cs="Arial"/>
                <w:sz w:val="18"/>
                <w:szCs w:val="18"/>
              </w:rPr>
            </w:pPr>
            <w:r>
              <w:rPr>
                <w:rFonts w:ascii="Arial" w:hAnsi="Arial" w:cs="Arial"/>
                <w:sz w:val="18"/>
                <w:szCs w:val="18"/>
              </w:rPr>
              <w:t>Keep</w:t>
            </w:r>
          </w:p>
        </w:tc>
        <w:tc>
          <w:tcPr>
            <w:tcW w:w="253" w:type="dxa"/>
          </w:tcPr>
          <w:p w14:paraId="50AF3053" w14:textId="77777777" w:rsidR="00A05126" w:rsidRDefault="00A05126" w:rsidP="00872150">
            <w:pPr>
              <w:spacing w:after="0" w:line="240" w:lineRule="auto"/>
              <w:jc w:val="center"/>
              <w:rPr>
                <w:rFonts w:ascii="Arial" w:hAnsi="Arial" w:cs="Arial"/>
                <w:sz w:val="18"/>
                <w:szCs w:val="18"/>
              </w:rPr>
            </w:pPr>
            <w:r>
              <w:rPr>
                <w:rFonts w:ascii="Arial" w:hAnsi="Arial" w:cs="Arial"/>
                <w:sz w:val="18"/>
                <w:szCs w:val="18"/>
              </w:rPr>
              <w:t>5</w:t>
            </w:r>
          </w:p>
        </w:tc>
        <w:tc>
          <w:tcPr>
            <w:tcW w:w="846" w:type="dxa"/>
          </w:tcPr>
          <w:p w14:paraId="6BDDC3A8" w14:textId="77777777" w:rsidR="00A05126" w:rsidRDefault="00A05126" w:rsidP="00872150">
            <w:pPr>
              <w:spacing w:after="0" w:line="240" w:lineRule="auto"/>
              <w:jc w:val="center"/>
              <w:rPr>
                <w:rFonts w:ascii="Arial" w:hAnsi="Arial" w:cs="Arial"/>
                <w:sz w:val="18"/>
                <w:szCs w:val="18"/>
              </w:rPr>
            </w:pPr>
            <w:r>
              <w:rPr>
                <w:rFonts w:ascii="Arial" w:hAnsi="Arial" w:cs="Arial"/>
                <w:sz w:val="18"/>
                <w:szCs w:val="18"/>
              </w:rPr>
              <w:t>100</w:t>
            </w:r>
          </w:p>
        </w:tc>
        <w:tc>
          <w:tcPr>
            <w:tcW w:w="574" w:type="dxa"/>
          </w:tcPr>
          <w:p w14:paraId="35A7E643" w14:textId="77777777" w:rsidR="00A05126" w:rsidRDefault="00A05126" w:rsidP="00872150">
            <w:pPr>
              <w:spacing w:after="0" w:line="240" w:lineRule="auto"/>
              <w:jc w:val="center"/>
              <w:rPr>
                <w:rFonts w:ascii="Arial" w:hAnsi="Arial" w:cs="Arial"/>
                <w:sz w:val="18"/>
                <w:szCs w:val="18"/>
              </w:rPr>
            </w:pPr>
            <w:r>
              <w:rPr>
                <w:rFonts w:ascii="Arial" w:hAnsi="Arial" w:cs="Arial"/>
                <w:sz w:val="18"/>
                <w:szCs w:val="18"/>
              </w:rPr>
              <w:t>0</w:t>
            </w:r>
          </w:p>
        </w:tc>
        <w:tc>
          <w:tcPr>
            <w:tcW w:w="737" w:type="dxa"/>
          </w:tcPr>
          <w:p w14:paraId="05397747" w14:textId="77777777" w:rsidR="00A05126" w:rsidRDefault="00A05126" w:rsidP="00872150">
            <w:pPr>
              <w:spacing w:after="0" w:line="240" w:lineRule="auto"/>
              <w:jc w:val="center"/>
              <w:rPr>
                <w:rFonts w:ascii="Arial" w:hAnsi="Arial" w:cs="Arial"/>
                <w:sz w:val="18"/>
                <w:szCs w:val="18"/>
              </w:rPr>
            </w:pPr>
            <w:r>
              <w:rPr>
                <w:rFonts w:ascii="Arial" w:hAnsi="Arial" w:cs="Arial"/>
                <w:sz w:val="18"/>
                <w:szCs w:val="18"/>
              </w:rPr>
              <w:t>0</w:t>
            </w:r>
          </w:p>
        </w:tc>
      </w:tr>
      <w:tr w:rsidR="00A05126" w14:paraId="5555F5B6" w14:textId="77777777" w:rsidTr="00872150">
        <w:tc>
          <w:tcPr>
            <w:tcW w:w="1276" w:type="dxa"/>
            <w:tcBorders>
              <w:bottom w:val="single" w:sz="4" w:space="0" w:color="auto"/>
            </w:tcBorders>
          </w:tcPr>
          <w:p w14:paraId="3A41498F" w14:textId="77777777" w:rsidR="00A05126" w:rsidRDefault="00A05126" w:rsidP="00872150">
            <w:pPr>
              <w:spacing w:after="0" w:line="240" w:lineRule="auto"/>
              <w:jc w:val="both"/>
              <w:rPr>
                <w:rFonts w:ascii="Arial" w:hAnsi="Arial" w:cs="Arial"/>
                <w:sz w:val="18"/>
                <w:szCs w:val="18"/>
              </w:rPr>
            </w:pPr>
            <w:r>
              <w:rPr>
                <w:rFonts w:ascii="Arial" w:hAnsi="Arial" w:cs="Arial"/>
                <w:sz w:val="18"/>
                <w:szCs w:val="18"/>
              </w:rPr>
              <w:t>Heavy</w:t>
            </w:r>
          </w:p>
        </w:tc>
        <w:tc>
          <w:tcPr>
            <w:tcW w:w="253" w:type="dxa"/>
            <w:tcBorders>
              <w:bottom w:val="single" w:sz="4" w:space="0" w:color="auto"/>
            </w:tcBorders>
          </w:tcPr>
          <w:p w14:paraId="75AFB449" w14:textId="77777777" w:rsidR="00A05126" w:rsidRDefault="00A05126" w:rsidP="00872150">
            <w:pPr>
              <w:spacing w:after="0" w:line="240" w:lineRule="auto"/>
              <w:jc w:val="center"/>
              <w:rPr>
                <w:rFonts w:ascii="Arial" w:hAnsi="Arial" w:cs="Arial"/>
                <w:sz w:val="18"/>
                <w:szCs w:val="18"/>
              </w:rPr>
            </w:pPr>
            <w:r>
              <w:rPr>
                <w:rFonts w:ascii="Arial" w:hAnsi="Arial" w:cs="Arial"/>
                <w:sz w:val="18"/>
                <w:szCs w:val="18"/>
              </w:rPr>
              <w:t>0</w:t>
            </w:r>
          </w:p>
        </w:tc>
        <w:tc>
          <w:tcPr>
            <w:tcW w:w="846" w:type="dxa"/>
            <w:tcBorders>
              <w:bottom w:val="single" w:sz="4" w:space="0" w:color="auto"/>
            </w:tcBorders>
          </w:tcPr>
          <w:p w14:paraId="70A43D57" w14:textId="77777777" w:rsidR="00A05126" w:rsidRDefault="00A05126" w:rsidP="00872150">
            <w:pPr>
              <w:spacing w:after="0" w:line="240" w:lineRule="auto"/>
              <w:jc w:val="center"/>
              <w:rPr>
                <w:rFonts w:ascii="Arial" w:hAnsi="Arial" w:cs="Arial"/>
                <w:sz w:val="18"/>
                <w:szCs w:val="18"/>
              </w:rPr>
            </w:pPr>
            <w:r>
              <w:rPr>
                <w:rFonts w:ascii="Arial" w:hAnsi="Arial" w:cs="Arial"/>
                <w:sz w:val="18"/>
                <w:szCs w:val="18"/>
              </w:rPr>
              <w:t>0</w:t>
            </w:r>
          </w:p>
        </w:tc>
        <w:tc>
          <w:tcPr>
            <w:tcW w:w="574" w:type="dxa"/>
            <w:tcBorders>
              <w:bottom w:val="single" w:sz="4" w:space="0" w:color="auto"/>
            </w:tcBorders>
          </w:tcPr>
          <w:p w14:paraId="67D2374D" w14:textId="77777777" w:rsidR="00A05126" w:rsidRDefault="00A05126" w:rsidP="00872150">
            <w:pPr>
              <w:spacing w:after="0" w:line="240" w:lineRule="auto"/>
              <w:jc w:val="center"/>
              <w:rPr>
                <w:rFonts w:ascii="Arial" w:hAnsi="Arial" w:cs="Arial"/>
                <w:sz w:val="18"/>
                <w:szCs w:val="18"/>
              </w:rPr>
            </w:pPr>
            <w:r>
              <w:rPr>
                <w:rFonts w:ascii="Arial" w:hAnsi="Arial" w:cs="Arial"/>
                <w:sz w:val="18"/>
                <w:szCs w:val="18"/>
              </w:rPr>
              <w:t>0</w:t>
            </w:r>
          </w:p>
        </w:tc>
        <w:tc>
          <w:tcPr>
            <w:tcW w:w="737" w:type="dxa"/>
            <w:tcBorders>
              <w:bottom w:val="single" w:sz="4" w:space="0" w:color="auto"/>
            </w:tcBorders>
          </w:tcPr>
          <w:p w14:paraId="06A07931" w14:textId="77777777" w:rsidR="00A05126" w:rsidRDefault="00A05126" w:rsidP="00872150">
            <w:pPr>
              <w:spacing w:after="0" w:line="240" w:lineRule="auto"/>
              <w:jc w:val="center"/>
              <w:rPr>
                <w:rFonts w:ascii="Arial" w:hAnsi="Arial" w:cs="Arial"/>
                <w:sz w:val="18"/>
                <w:szCs w:val="18"/>
              </w:rPr>
            </w:pPr>
            <w:r>
              <w:rPr>
                <w:rFonts w:ascii="Arial" w:hAnsi="Arial" w:cs="Arial"/>
                <w:sz w:val="18"/>
                <w:szCs w:val="18"/>
              </w:rPr>
              <w:t>0</w:t>
            </w:r>
          </w:p>
        </w:tc>
      </w:tr>
      <w:tr w:rsidR="00A05126" w14:paraId="4FEDA924" w14:textId="77777777" w:rsidTr="00872150">
        <w:tc>
          <w:tcPr>
            <w:tcW w:w="1276" w:type="dxa"/>
            <w:tcBorders>
              <w:top w:val="single" w:sz="4" w:space="0" w:color="auto"/>
              <w:bottom w:val="single" w:sz="4" w:space="0" w:color="auto"/>
            </w:tcBorders>
          </w:tcPr>
          <w:p w14:paraId="5DC027B3" w14:textId="77777777" w:rsidR="00A05126" w:rsidRDefault="00A05126" w:rsidP="00872150">
            <w:pPr>
              <w:spacing w:after="0" w:line="240" w:lineRule="auto"/>
              <w:jc w:val="both"/>
              <w:rPr>
                <w:rFonts w:ascii="Arial" w:hAnsi="Arial" w:cs="Arial"/>
                <w:sz w:val="18"/>
                <w:szCs w:val="18"/>
              </w:rPr>
            </w:pPr>
            <w:r>
              <w:rPr>
                <w:rFonts w:ascii="Arial" w:hAnsi="Arial" w:cs="Arial"/>
                <w:sz w:val="18"/>
                <w:szCs w:val="18"/>
              </w:rPr>
              <w:t>Sum</w:t>
            </w:r>
          </w:p>
        </w:tc>
        <w:tc>
          <w:tcPr>
            <w:tcW w:w="253" w:type="dxa"/>
            <w:tcBorders>
              <w:top w:val="single" w:sz="4" w:space="0" w:color="auto"/>
              <w:bottom w:val="single" w:sz="4" w:space="0" w:color="auto"/>
            </w:tcBorders>
          </w:tcPr>
          <w:p w14:paraId="2FBFDD0A" w14:textId="77777777" w:rsidR="00A05126" w:rsidRDefault="00A05126" w:rsidP="00872150">
            <w:pPr>
              <w:spacing w:after="0" w:line="240" w:lineRule="auto"/>
              <w:jc w:val="center"/>
              <w:rPr>
                <w:rFonts w:ascii="Arial" w:hAnsi="Arial" w:cs="Arial"/>
                <w:sz w:val="18"/>
                <w:szCs w:val="18"/>
              </w:rPr>
            </w:pPr>
            <w:r>
              <w:rPr>
                <w:rFonts w:ascii="Arial" w:hAnsi="Arial" w:cs="Arial"/>
                <w:sz w:val="18"/>
                <w:szCs w:val="18"/>
              </w:rPr>
              <w:t>5</w:t>
            </w:r>
          </w:p>
        </w:tc>
        <w:tc>
          <w:tcPr>
            <w:tcW w:w="846" w:type="dxa"/>
            <w:tcBorders>
              <w:top w:val="single" w:sz="4" w:space="0" w:color="auto"/>
              <w:bottom w:val="single" w:sz="4" w:space="0" w:color="auto"/>
            </w:tcBorders>
          </w:tcPr>
          <w:p w14:paraId="6E8F8865" w14:textId="77777777" w:rsidR="00A05126" w:rsidRDefault="00A05126" w:rsidP="00872150">
            <w:pPr>
              <w:spacing w:after="0" w:line="240" w:lineRule="auto"/>
              <w:jc w:val="center"/>
              <w:rPr>
                <w:rFonts w:ascii="Arial" w:hAnsi="Arial" w:cs="Arial"/>
                <w:sz w:val="18"/>
                <w:szCs w:val="18"/>
              </w:rPr>
            </w:pPr>
            <w:r>
              <w:rPr>
                <w:rFonts w:ascii="Arial" w:hAnsi="Arial" w:cs="Arial"/>
                <w:sz w:val="18"/>
                <w:szCs w:val="18"/>
              </w:rPr>
              <w:t>100</w:t>
            </w:r>
          </w:p>
        </w:tc>
        <w:tc>
          <w:tcPr>
            <w:tcW w:w="574" w:type="dxa"/>
            <w:tcBorders>
              <w:top w:val="single" w:sz="4" w:space="0" w:color="auto"/>
              <w:bottom w:val="single" w:sz="4" w:space="0" w:color="auto"/>
            </w:tcBorders>
          </w:tcPr>
          <w:p w14:paraId="13707AA3" w14:textId="77777777" w:rsidR="00A05126" w:rsidRDefault="00A05126" w:rsidP="00872150">
            <w:pPr>
              <w:spacing w:after="0" w:line="240" w:lineRule="auto"/>
              <w:jc w:val="center"/>
              <w:rPr>
                <w:rFonts w:ascii="Arial" w:hAnsi="Arial" w:cs="Arial"/>
                <w:sz w:val="18"/>
                <w:szCs w:val="18"/>
              </w:rPr>
            </w:pPr>
            <w:r>
              <w:rPr>
                <w:rFonts w:ascii="Arial" w:hAnsi="Arial" w:cs="Arial"/>
                <w:sz w:val="18"/>
                <w:szCs w:val="18"/>
              </w:rPr>
              <w:t>5</w:t>
            </w:r>
          </w:p>
        </w:tc>
        <w:tc>
          <w:tcPr>
            <w:tcW w:w="737" w:type="dxa"/>
            <w:tcBorders>
              <w:top w:val="single" w:sz="4" w:space="0" w:color="auto"/>
              <w:bottom w:val="single" w:sz="4" w:space="0" w:color="auto"/>
            </w:tcBorders>
          </w:tcPr>
          <w:p w14:paraId="5D1D8113" w14:textId="77777777" w:rsidR="00A05126" w:rsidRDefault="00A05126" w:rsidP="00872150">
            <w:pPr>
              <w:spacing w:after="0" w:line="240" w:lineRule="auto"/>
              <w:jc w:val="center"/>
              <w:rPr>
                <w:rFonts w:ascii="Arial" w:hAnsi="Arial" w:cs="Arial"/>
                <w:sz w:val="18"/>
                <w:szCs w:val="18"/>
              </w:rPr>
            </w:pPr>
            <w:r>
              <w:rPr>
                <w:rFonts w:ascii="Arial" w:hAnsi="Arial" w:cs="Arial"/>
                <w:sz w:val="18"/>
                <w:szCs w:val="18"/>
              </w:rPr>
              <w:t>100</w:t>
            </w:r>
          </w:p>
        </w:tc>
      </w:tr>
    </w:tbl>
    <w:p w14:paraId="6B7EB1DA" w14:textId="77777777" w:rsidR="00A05126" w:rsidRDefault="00A05126" w:rsidP="00872150">
      <w:pPr>
        <w:spacing w:after="0" w:line="240" w:lineRule="auto"/>
        <w:jc w:val="both"/>
        <w:rPr>
          <w:rFonts w:ascii="Arial" w:hAnsi="Arial" w:cs="Arial"/>
        </w:rPr>
      </w:pPr>
    </w:p>
    <w:p w14:paraId="7679E7FC" w14:textId="5F979DAE" w:rsidR="00A05126" w:rsidRDefault="00A05126" w:rsidP="00872150">
      <w:pPr>
        <w:spacing w:after="0" w:line="240" w:lineRule="auto"/>
        <w:ind w:firstLine="567"/>
        <w:jc w:val="both"/>
        <w:rPr>
          <w:rFonts w:ascii="Arial" w:hAnsi="Arial" w:cs="Arial"/>
        </w:rPr>
      </w:pPr>
      <w:r>
        <w:rPr>
          <w:rFonts w:ascii="Arial" w:hAnsi="Arial" w:cs="Arial"/>
        </w:rPr>
        <w:t xml:space="preserve">Table 1 shows that before Progressive </w:t>
      </w:r>
      <w:r w:rsidR="00043187">
        <w:rPr>
          <w:rFonts w:ascii="Arial" w:hAnsi="Arial" w:cs="Arial"/>
        </w:rPr>
        <w:t xml:space="preserve"> </w:t>
      </w:r>
      <w:r>
        <w:rPr>
          <w:rFonts w:ascii="Arial" w:hAnsi="Arial" w:cs="Arial"/>
          <w:i/>
          <w:iCs/>
        </w:rPr>
        <w:t xml:space="preserve">Muscle Relaxation (PMR) therapy  all respondents (100%) experienced moderate back pain, while after </w:t>
      </w:r>
      <w:r>
        <w:rPr>
          <w:rFonts w:ascii="Arial" w:hAnsi="Arial" w:cs="Arial"/>
        </w:rPr>
        <w:t>Progressive Muscle Relaxation (</w:t>
      </w:r>
      <w:r>
        <w:rPr>
          <w:rFonts w:ascii="Arial" w:hAnsi="Arial" w:cs="Arial"/>
          <w:i/>
          <w:iCs/>
        </w:rPr>
        <w:t xml:space="preserve">PMR) therapy most did not experience back pain anymore as many as 4 pregnant women (80%) and only 1 pregnant woman (20%) experienced back pain at a mild level. </w:t>
      </w:r>
    </w:p>
    <w:p w14:paraId="78F010A3" w14:textId="77777777" w:rsidR="000F1467" w:rsidRDefault="000F1467">
      <w:pPr>
        <w:spacing w:after="0" w:line="240" w:lineRule="auto"/>
        <w:ind w:firstLine="567"/>
        <w:jc w:val="both"/>
        <w:rPr>
          <w:rFonts w:ascii="Arial" w:hAnsi="Arial" w:cs="Arial"/>
        </w:rPr>
      </w:pPr>
    </w:p>
    <w:p w14:paraId="2CBB3DB8" w14:textId="61FD02E4" w:rsidR="000F1467" w:rsidRDefault="00ED3D6C">
      <w:pPr>
        <w:spacing w:after="0" w:line="240" w:lineRule="auto"/>
        <w:jc w:val="both"/>
        <w:rPr>
          <w:rFonts w:ascii="Arial" w:hAnsi="Arial" w:cs="Arial"/>
          <w:b/>
          <w:bCs/>
        </w:rPr>
      </w:pPr>
      <w:r>
        <w:rPr>
          <w:rFonts w:ascii="Arial" w:hAnsi="Arial" w:cs="Arial"/>
          <w:b/>
          <w:bCs/>
        </w:rPr>
        <w:t xml:space="preserve">Table 2. Average Pain Scale of Third Trimester Pregnant Women Before and After </w:t>
      </w:r>
      <w:r>
        <w:rPr>
          <w:rFonts w:ascii="Arial" w:hAnsi="Arial" w:cs="Arial"/>
          <w:b/>
          <w:bCs/>
          <w:i/>
          <w:iCs/>
        </w:rPr>
        <w:t xml:space="preserve">Progressive Muscle Relaxation Therapy </w:t>
      </w:r>
      <w:r w:rsidR="000F62F0">
        <w:rPr>
          <w:rFonts w:ascii="Arial" w:hAnsi="Arial" w:cs="Arial"/>
          <w:b/>
          <w:bCs/>
        </w:rPr>
        <w:t>(PMR)</w:t>
      </w:r>
    </w:p>
    <w:tbl>
      <w:tblPr>
        <w:tblStyle w:val="TableGrid"/>
        <w:tblW w:w="35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377"/>
        <w:gridCol w:w="757"/>
        <w:gridCol w:w="1423"/>
      </w:tblGrid>
      <w:tr w:rsidR="004233B9" w14:paraId="4D13B008" w14:textId="77777777" w:rsidTr="004233B9">
        <w:tc>
          <w:tcPr>
            <w:tcW w:w="993" w:type="dxa"/>
            <w:tcBorders>
              <w:bottom w:val="single" w:sz="4" w:space="0" w:color="auto"/>
            </w:tcBorders>
            <w:vAlign w:val="center"/>
          </w:tcPr>
          <w:p w14:paraId="263B831A" w14:textId="7D2AB677" w:rsidR="004233B9" w:rsidRDefault="004233B9">
            <w:pPr>
              <w:spacing w:after="0" w:line="240" w:lineRule="auto"/>
              <w:ind w:left="-112" w:right="-96"/>
              <w:jc w:val="center"/>
              <w:rPr>
                <w:rFonts w:ascii="Arial" w:hAnsi="Arial" w:cs="Arial"/>
                <w:sz w:val="18"/>
                <w:szCs w:val="18"/>
              </w:rPr>
            </w:pPr>
            <w:r>
              <w:rPr>
                <w:rFonts w:ascii="Arial" w:hAnsi="Arial" w:cs="Arial"/>
                <w:sz w:val="18"/>
                <w:szCs w:val="18"/>
              </w:rPr>
              <w:t>Pain Score</w:t>
            </w:r>
          </w:p>
        </w:tc>
        <w:tc>
          <w:tcPr>
            <w:tcW w:w="377" w:type="dxa"/>
            <w:tcBorders>
              <w:bottom w:val="single" w:sz="4" w:space="0" w:color="auto"/>
            </w:tcBorders>
            <w:vAlign w:val="center"/>
          </w:tcPr>
          <w:p w14:paraId="54214C51" w14:textId="77777777" w:rsidR="004233B9" w:rsidRDefault="004233B9">
            <w:pPr>
              <w:spacing w:after="0" w:line="240" w:lineRule="auto"/>
              <w:jc w:val="center"/>
              <w:rPr>
                <w:rFonts w:ascii="Arial" w:hAnsi="Arial" w:cs="Arial"/>
                <w:sz w:val="18"/>
                <w:szCs w:val="18"/>
              </w:rPr>
            </w:pPr>
            <w:r>
              <w:rPr>
                <w:rFonts w:ascii="Arial" w:hAnsi="Arial" w:cs="Arial"/>
                <w:sz w:val="18"/>
                <w:szCs w:val="18"/>
              </w:rPr>
              <w:t>N</w:t>
            </w:r>
          </w:p>
        </w:tc>
        <w:tc>
          <w:tcPr>
            <w:tcW w:w="757" w:type="dxa"/>
            <w:tcBorders>
              <w:bottom w:val="single" w:sz="4" w:space="0" w:color="auto"/>
            </w:tcBorders>
            <w:vAlign w:val="center"/>
          </w:tcPr>
          <w:p w14:paraId="1C79B165" w14:textId="1856C0C7" w:rsidR="004233B9" w:rsidRDefault="004233B9">
            <w:pPr>
              <w:spacing w:after="0" w:line="240" w:lineRule="auto"/>
              <w:ind w:left="-59" w:right="-96"/>
              <w:jc w:val="center"/>
              <w:rPr>
                <w:rFonts w:ascii="Arial" w:hAnsi="Arial" w:cs="Arial"/>
                <w:sz w:val="18"/>
                <w:szCs w:val="18"/>
              </w:rPr>
            </w:pPr>
            <w:r>
              <w:rPr>
                <w:rFonts w:ascii="Arial" w:hAnsi="Arial" w:cs="Arial"/>
                <w:sz w:val="18"/>
                <w:szCs w:val="18"/>
              </w:rPr>
              <w:t>Min- Max</w:t>
            </w:r>
          </w:p>
        </w:tc>
        <w:tc>
          <w:tcPr>
            <w:tcW w:w="1423" w:type="dxa"/>
            <w:tcBorders>
              <w:bottom w:val="single" w:sz="4" w:space="0" w:color="auto"/>
            </w:tcBorders>
            <w:vAlign w:val="center"/>
          </w:tcPr>
          <w:p w14:paraId="59C2480F" w14:textId="199FD8BB" w:rsidR="004233B9" w:rsidRDefault="004233B9">
            <w:pPr>
              <w:spacing w:after="0" w:line="240" w:lineRule="auto"/>
              <w:ind w:left="-121" w:right="-101"/>
              <w:jc w:val="center"/>
              <w:rPr>
                <w:rFonts w:ascii="Arial" w:hAnsi="Arial" w:cs="Arial"/>
                <w:sz w:val="18"/>
                <w:szCs w:val="18"/>
              </w:rPr>
            </w:pPr>
            <w:r>
              <w:rPr>
                <w:rFonts w:ascii="Arial" w:hAnsi="Arial" w:cs="Arial"/>
                <w:sz w:val="18"/>
                <w:szCs w:val="18"/>
              </w:rPr>
              <w:t>Mean±SD</w:t>
            </w:r>
          </w:p>
        </w:tc>
      </w:tr>
      <w:tr w:rsidR="004233B9" w14:paraId="01D28E58" w14:textId="77777777" w:rsidTr="004233B9">
        <w:tc>
          <w:tcPr>
            <w:tcW w:w="993" w:type="dxa"/>
            <w:tcBorders>
              <w:top w:val="single" w:sz="4" w:space="0" w:color="auto"/>
              <w:bottom w:val="nil"/>
            </w:tcBorders>
            <w:vAlign w:val="center"/>
          </w:tcPr>
          <w:p w14:paraId="0754F0D6" w14:textId="4D14595E" w:rsidR="004233B9" w:rsidRDefault="004233B9">
            <w:pPr>
              <w:spacing w:after="0" w:line="240" w:lineRule="auto"/>
              <w:rPr>
                <w:rFonts w:ascii="Arial" w:hAnsi="Arial" w:cs="Arial"/>
                <w:sz w:val="18"/>
                <w:szCs w:val="18"/>
              </w:rPr>
            </w:pPr>
            <w:r>
              <w:rPr>
                <w:rFonts w:ascii="Arial" w:hAnsi="Arial" w:cs="Arial"/>
                <w:sz w:val="18"/>
                <w:szCs w:val="18"/>
              </w:rPr>
              <w:t>Pretest</w:t>
            </w:r>
          </w:p>
        </w:tc>
        <w:tc>
          <w:tcPr>
            <w:tcW w:w="377" w:type="dxa"/>
            <w:tcBorders>
              <w:top w:val="single" w:sz="4" w:space="0" w:color="auto"/>
              <w:bottom w:val="nil"/>
            </w:tcBorders>
            <w:vAlign w:val="center"/>
          </w:tcPr>
          <w:p w14:paraId="60A7F19F" w14:textId="77777777" w:rsidR="004233B9" w:rsidRDefault="004233B9">
            <w:pPr>
              <w:spacing w:after="0" w:line="240" w:lineRule="auto"/>
              <w:jc w:val="center"/>
              <w:rPr>
                <w:rFonts w:ascii="Arial" w:hAnsi="Arial" w:cs="Arial"/>
                <w:sz w:val="18"/>
                <w:szCs w:val="18"/>
              </w:rPr>
            </w:pPr>
            <w:r>
              <w:rPr>
                <w:rFonts w:ascii="Arial" w:hAnsi="Arial" w:cs="Arial"/>
                <w:sz w:val="18"/>
                <w:szCs w:val="18"/>
              </w:rPr>
              <w:t>5</w:t>
            </w:r>
          </w:p>
        </w:tc>
        <w:tc>
          <w:tcPr>
            <w:tcW w:w="757" w:type="dxa"/>
            <w:tcBorders>
              <w:top w:val="single" w:sz="4" w:space="0" w:color="auto"/>
              <w:bottom w:val="nil"/>
            </w:tcBorders>
            <w:vAlign w:val="center"/>
          </w:tcPr>
          <w:p w14:paraId="25ED3D3A" w14:textId="32F7D411" w:rsidR="004233B9" w:rsidRDefault="004233B9">
            <w:pPr>
              <w:spacing w:after="0" w:line="240" w:lineRule="auto"/>
              <w:jc w:val="center"/>
              <w:rPr>
                <w:rFonts w:ascii="Arial" w:hAnsi="Arial" w:cs="Arial"/>
                <w:sz w:val="18"/>
                <w:szCs w:val="18"/>
              </w:rPr>
            </w:pPr>
            <w:r>
              <w:rPr>
                <w:rFonts w:ascii="Arial" w:hAnsi="Arial" w:cs="Arial"/>
                <w:sz w:val="18"/>
                <w:szCs w:val="18"/>
              </w:rPr>
              <w:t>4-6</w:t>
            </w:r>
          </w:p>
        </w:tc>
        <w:tc>
          <w:tcPr>
            <w:tcW w:w="1423" w:type="dxa"/>
            <w:tcBorders>
              <w:top w:val="single" w:sz="4" w:space="0" w:color="auto"/>
              <w:bottom w:val="nil"/>
            </w:tcBorders>
            <w:vAlign w:val="center"/>
          </w:tcPr>
          <w:p w14:paraId="0FE1BBF7" w14:textId="39F92E8F" w:rsidR="004233B9" w:rsidRDefault="004233B9">
            <w:pPr>
              <w:spacing w:after="0" w:line="240" w:lineRule="auto"/>
              <w:jc w:val="center"/>
              <w:rPr>
                <w:rFonts w:ascii="Arial" w:hAnsi="Arial" w:cs="Arial"/>
                <w:sz w:val="18"/>
                <w:szCs w:val="18"/>
              </w:rPr>
            </w:pPr>
            <w:r>
              <w:rPr>
                <w:rFonts w:ascii="Arial" w:hAnsi="Arial" w:cs="Arial"/>
                <w:sz w:val="18"/>
                <w:szCs w:val="18"/>
              </w:rPr>
              <w:t>4,4±0,894</w:t>
            </w:r>
          </w:p>
        </w:tc>
      </w:tr>
      <w:tr w:rsidR="004233B9" w14:paraId="3B277827" w14:textId="77777777" w:rsidTr="004233B9">
        <w:tc>
          <w:tcPr>
            <w:tcW w:w="993" w:type="dxa"/>
            <w:tcBorders>
              <w:top w:val="nil"/>
              <w:bottom w:val="nil"/>
            </w:tcBorders>
            <w:vAlign w:val="center"/>
          </w:tcPr>
          <w:p w14:paraId="05AB734E" w14:textId="663DF90C" w:rsidR="004233B9" w:rsidRDefault="004233B9" w:rsidP="004233B9">
            <w:pPr>
              <w:spacing w:after="0" w:line="240" w:lineRule="auto"/>
              <w:rPr>
                <w:rFonts w:ascii="Arial" w:hAnsi="Arial" w:cs="Arial"/>
                <w:sz w:val="18"/>
                <w:szCs w:val="18"/>
              </w:rPr>
            </w:pPr>
            <w:r>
              <w:rPr>
                <w:rFonts w:ascii="Arial" w:hAnsi="Arial" w:cs="Arial"/>
                <w:sz w:val="18"/>
                <w:szCs w:val="18"/>
              </w:rPr>
              <w:t>Posttest</w:t>
            </w:r>
          </w:p>
        </w:tc>
        <w:tc>
          <w:tcPr>
            <w:tcW w:w="377" w:type="dxa"/>
            <w:tcBorders>
              <w:top w:val="nil"/>
              <w:bottom w:val="nil"/>
            </w:tcBorders>
            <w:vAlign w:val="center"/>
          </w:tcPr>
          <w:p w14:paraId="1D7326B2" w14:textId="77777777" w:rsidR="004233B9" w:rsidRDefault="004233B9" w:rsidP="004233B9">
            <w:pPr>
              <w:spacing w:after="0" w:line="240" w:lineRule="auto"/>
              <w:jc w:val="center"/>
              <w:rPr>
                <w:rFonts w:ascii="Arial" w:hAnsi="Arial" w:cs="Arial"/>
                <w:sz w:val="18"/>
                <w:szCs w:val="18"/>
              </w:rPr>
            </w:pPr>
            <w:r>
              <w:rPr>
                <w:rFonts w:ascii="Arial" w:hAnsi="Arial" w:cs="Arial"/>
                <w:sz w:val="18"/>
                <w:szCs w:val="18"/>
              </w:rPr>
              <w:t>5</w:t>
            </w:r>
          </w:p>
        </w:tc>
        <w:tc>
          <w:tcPr>
            <w:tcW w:w="757" w:type="dxa"/>
            <w:tcBorders>
              <w:top w:val="nil"/>
              <w:bottom w:val="nil"/>
            </w:tcBorders>
            <w:vAlign w:val="center"/>
          </w:tcPr>
          <w:p w14:paraId="65A03D57" w14:textId="5C766014" w:rsidR="004233B9" w:rsidRDefault="004233B9" w:rsidP="004233B9">
            <w:pPr>
              <w:spacing w:after="0" w:line="240" w:lineRule="auto"/>
              <w:jc w:val="center"/>
              <w:rPr>
                <w:rFonts w:ascii="Arial" w:hAnsi="Arial" w:cs="Arial"/>
                <w:sz w:val="18"/>
                <w:szCs w:val="18"/>
              </w:rPr>
            </w:pPr>
            <w:r>
              <w:rPr>
                <w:rFonts w:ascii="Arial" w:hAnsi="Arial" w:cs="Arial"/>
                <w:sz w:val="18"/>
                <w:szCs w:val="18"/>
              </w:rPr>
              <w:t>0-1</w:t>
            </w:r>
          </w:p>
        </w:tc>
        <w:tc>
          <w:tcPr>
            <w:tcW w:w="1423" w:type="dxa"/>
            <w:tcBorders>
              <w:top w:val="nil"/>
              <w:bottom w:val="nil"/>
            </w:tcBorders>
            <w:vAlign w:val="center"/>
          </w:tcPr>
          <w:p w14:paraId="6792E1A7" w14:textId="183FC633" w:rsidR="004233B9" w:rsidRDefault="004233B9" w:rsidP="004233B9">
            <w:pPr>
              <w:spacing w:after="0" w:line="240" w:lineRule="auto"/>
              <w:jc w:val="center"/>
              <w:rPr>
                <w:rFonts w:ascii="Arial" w:hAnsi="Arial" w:cs="Arial"/>
                <w:sz w:val="18"/>
                <w:szCs w:val="18"/>
              </w:rPr>
            </w:pPr>
            <w:r>
              <w:rPr>
                <w:rFonts w:ascii="Arial" w:hAnsi="Arial" w:cs="Arial"/>
                <w:sz w:val="18"/>
                <w:szCs w:val="18"/>
              </w:rPr>
              <w:t>1±0,447</w:t>
            </w:r>
          </w:p>
        </w:tc>
      </w:tr>
      <w:tr w:rsidR="004233B9" w14:paraId="4B28201C" w14:textId="77777777" w:rsidTr="004233B9">
        <w:tc>
          <w:tcPr>
            <w:tcW w:w="993" w:type="dxa"/>
            <w:tcBorders>
              <w:top w:val="nil"/>
            </w:tcBorders>
            <w:vAlign w:val="center"/>
          </w:tcPr>
          <w:p w14:paraId="2BC39027" w14:textId="147B89F8" w:rsidR="004233B9" w:rsidRDefault="004233B9" w:rsidP="004233B9">
            <w:pPr>
              <w:spacing w:after="0" w:line="240" w:lineRule="auto"/>
              <w:rPr>
                <w:rFonts w:ascii="Arial" w:hAnsi="Arial" w:cs="Arial"/>
                <w:sz w:val="18"/>
                <w:szCs w:val="18"/>
              </w:rPr>
            </w:pPr>
            <w:r>
              <w:rPr>
                <w:rFonts w:ascii="Arial" w:hAnsi="Arial" w:cs="Arial"/>
                <w:sz w:val="18"/>
                <w:szCs w:val="18"/>
              </w:rPr>
              <w:t xml:space="preserve">P value </w:t>
            </w:r>
          </w:p>
        </w:tc>
        <w:tc>
          <w:tcPr>
            <w:tcW w:w="377" w:type="dxa"/>
            <w:tcBorders>
              <w:top w:val="nil"/>
            </w:tcBorders>
            <w:vAlign w:val="center"/>
          </w:tcPr>
          <w:p w14:paraId="087DEE3B" w14:textId="77777777" w:rsidR="004233B9" w:rsidRDefault="004233B9" w:rsidP="004233B9">
            <w:pPr>
              <w:spacing w:after="0" w:line="240" w:lineRule="auto"/>
              <w:jc w:val="center"/>
              <w:rPr>
                <w:rFonts w:ascii="Arial" w:hAnsi="Arial" w:cs="Arial"/>
                <w:sz w:val="18"/>
                <w:szCs w:val="18"/>
              </w:rPr>
            </w:pPr>
          </w:p>
        </w:tc>
        <w:tc>
          <w:tcPr>
            <w:tcW w:w="757" w:type="dxa"/>
            <w:tcBorders>
              <w:top w:val="nil"/>
            </w:tcBorders>
            <w:vAlign w:val="center"/>
          </w:tcPr>
          <w:p w14:paraId="6228FA8A" w14:textId="77777777" w:rsidR="004233B9" w:rsidRDefault="004233B9" w:rsidP="004233B9">
            <w:pPr>
              <w:spacing w:after="0" w:line="240" w:lineRule="auto"/>
              <w:jc w:val="center"/>
              <w:rPr>
                <w:rFonts w:ascii="Arial" w:hAnsi="Arial" w:cs="Arial"/>
                <w:sz w:val="18"/>
                <w:szCs w:val="18"/>
              </w:rPr>
            </w:pPr>
          </w:p>
        </w:tc>
        <w:tc>
          <w:tcPr>
            <w:tcW w:w="1423" w:type="dxa"/>
            <w:tcBorders>
              <w:top w:val="nil"/>
            </w:tcBorders>
            <w:vAlign w:val="center"/>
          </w:tcPr>
          <w:p w14:paraId="5920674F" w14:textId="7C040883" w:rsidR="004233B9" w:rsidRDefault="004233B9" w:rsidP="004233B9">
            <w:pPr>
              <w:spacing w:after="0" w:line="240" w:lineRule="auto"/>
              <w:jc w:val="center"/>
              <w:rPr>
                <w:rFonts w:ascii="Arial" w:hAnsi="Arial" w:cs="Arial"/>
                <w:sz w:val="18"/>
                <w:szCs w:val="18"/>
              </w:rPr>
            </w:pPr>
            <w:r>
              <w:rPr>
                <w:rFonts w:ascii="Arial" w:eastAsia="Times New Roman" w:hAnsi="Arial" w:cs="Arial"/>
                <w:sz w:val="18"/>
                <w:szCs w:val="18"/>
              </w:rPr>
              <w:t>0,001*</w:t>
            </w:r>
          </w:p>
        </w:tc>
      </w:tr>
    </w:tbl>
    <w:p w14:paraId="743954CB" w14:textId="311C09E3" w:rsidR="000F1467" w:rsidRPr="004233B9" w:rsidRDefault="004233B9" w:rsidP="004233B9">
      <w:pPr>
        <w:spacing w:after="0" w:line="240" w:lineRule="auto"/>
        <w:jc w:val="both"/>
        <w:rPr>
          <w:rFonts w:ascii="Arial" w:hAnsi="Arial" w:cs="Arial"/>
          <w:i/>
          <w:iCs/>
          <w:sz w:val="18"/>
          <w:szCs w:val="18"/>
        </w:rPr>
      </w:pPr>
      <w:r>
        <w:rPr>
          <w:rFonts w:ascii="Arial" w:hAnsi="Arial" w:cs="Arial"/>
          <w:i/>
          <w:iCs/>
          <w:sz w:val="18"/>
          <w:szCs w:val="18"/>
        </w:rPr>
        <w:t>*</w:t>
      </w:r>
      <w:r w:rsidRPr="004233B9">
        <w:rPr>
          <w:rFonts w:ascii="Arial" w:hAnsi="Arial" w:cs="Arial"/>
          <w:i/>
          <w:iCs/>
          <w:sz w:val="18"/>
          <w:szCs w:val="18"/>
        </w:rPr>
        <w:t>Paired t test</w:t>
      </w:r>
    </w:p>
    <w:p w14:paraId="307B91ED" w14:textId="77777777" w:rsidR="00FE3DC0" w:rsidRDefault="00ED3D6C" w:rsidP="00FE3DC0">
      <w:pPr>
        <w:spacing w:after="0" w:line="240" w:lineRule="auto"/>
        <w:ind w:firstLine="567"/>
        <w:jc w:val="both"/>
        <w:rPr>
          <w:rFonts w:ascii="Arial" w:hAnsi="Arial" w:cs="Arial"/>
        </w:rPr>
      </w:pPr>
      <w:r>
        <w:rPr>
          <w:rFonts w:ascii="Arial" w:hAnsi="Arial" w:cs="Arial"/>
        </w:rPr>
        <w:t xml:space="preserve">Table 2 shows that there was a decrease in the average pain scale of III trimester pregnant women before and after Progressive </w:t>
      </w:r>
      <w:r>
        <w:rPr>
          <w:rFonts w:ascii="Arial" w:hAnsi="Arial" w:cs="Arial"/>
          <w:i/>
          <w:iCs/>
        </w:rPr>
        <w:t>Muscle Relaxation</w:t>
      </w:r>
      <w:r>
        <w:rPr>
          <w:rFonts w:ascii="Arial" w:hAnsi="Arial" w:cs="Arial"/>
        </w:rPr>
        <w:t xml:space="preserve"> (PMR) therapy, from 4.4 down to 0.2.</w:t>
      </w:r>
    </w:p>
    <w:p w14:paraId="7DB42E12" w14:textId="155F9924" w:rsidR="00ED3D6C" w:rsidRDefault="00ED3D6C" w:rsidP="00FE3DC0">
      <w:pPr>
        <w:spacing w:after="0" w:line="240" w:lineRule="auto"/>
        <w:ind w:firstLine="567"/>
        <w:jc w:val="both"/>
        <w:rPr>
          <w:rFonts w:ascii="Arial" w:hAnsi="Arial" w:cs="Arial"/>
        </w:rPr>
      </w:pPr>
      <w:r>
        <w:rPr>
          <w:rFonts w:ascii="Arial" w:hAnsi="Arial" w:cs="Arial"/>
        </w:rPr>
        <w:t xml:space="preserve">Bivariate analysis serves to analyze two or more variables to be explored. The purpose of bivariate analysis is to determine the effect of </w:t>
      </w:r>
      <w:r>
        <w:rPr>
          <w:rFonts w:ascii="Arial" w:hAnsi="Arial" w:cs="Arial"/>
          <w:i/>
          <w:iCs/>
        </w:rPr>
        <w:t>Progressive Muscle Relaxation</w:t>
      </w:r>
      <w:r>
        <w:rPr>
          <w:rFonts w:ascii="Arial" w:hAnsi="Arial" w:cs="Arial"/>
        </w:rPr>
        <w:t xml:space="preserve"> (PMR) on back pain in III trimester pregnant women. </w:t>
      </w:r>
      <w:r w:rsidR="004233B9">
        <w:rPr>
          <w:rFonts w:ascii="Arial" w:hAnsi="Arial" w:cs="Arial"/>
        </w:rPr>
        <w:t>T</w:t>
      </w:r>
      <w:r>
        <w:rPr>
          <w:rFonts w:ascii="Arial" w:hAnsi="Arial" w:cs="Arial"/>
        </w:rPr>
        <w:t xml:space="preserve">he paired </w:t>
      </w:r>
      <w:r>
        <w:rPr>
          <w:rFonts w:ascii="Arial" w:hAnsi="Arial" w:cs="Arial"/>
          <w:i/>
          <w:iCs/>
        </w:rPr>
        <w:t xml:space="preserve">sample t-test results and </w:t>
      </w:r>
      <w:r>
        <w:rPr>
          <w:rFonts w:ascii="Arial" w:hAnsi="Arial" w:cs="Arial"/>
        </w:rPr>
        <w:t xml:space="preserve">obtained a value of p(0.001)&lt;0.05 which means that there is an average difference between the pain scale of pregnant women in the third trimester before and after Progressive </w:t>
      </w:r>
      <w:r>
        <w:rPr>
          <w:rFonts w:ascii="Arial" w:hAnsi="Arial" w:cs="Arial"/>
          <w:i/>
          <w:iCs/>
        </w:rPr>
        <w:t>Muscle Relaxation</w:t>
      </w:r>
      <w:r>
        <w:rPr>
          <w:rFonts w:ascii="Arial" w:hAnsi="Arial" w:cs="Arial"/>
        </w:rPr>
        <w:t xml:space="preserve"> (PMR) therapy. This shows that there is an influence on the use of </w:t>
      </w:r>
      <w:r>
        <w:rPr>
          <w:rFonts w:ascii="Arial" w:hAnsi="Arial" w:cs="Arial"/>
          <w:i/>
          <w:iCs/>
        </w:rPr>
        <w:t>Progressive Muscle Relaxation</w:t>
      </w:r>
      <w:r>
        <w:rPr>
          <w:rFonts w:ascii="Arial" w:hAnsi="Arial" w:cs="Arial"/>
        </w:rPr>
        <w:t xml:space="preserve"> (PMR) therapy on back pain in III trimester pregnant women.</w:t>
      </w:r>
    </w:p>
    <w:p w14:paraId="04587269" w14:textId="77777777" w:rsidR="00ED3D6C" w:rsidRDefault="00ED3D6C" w:rsidP="00617A64">
      <w:pPr>
        <w:spacing w:after="0" w:line="240" w:lineRule="auto"/>
        <w:ind w:firstLine="567"/>
        <w:jc w:val="both"/>
        <w:rPr>
          <w:rFonts w:ascii="Arial" w:hAnsi="Arial" w:cs="Arial"/>
        </w:rPr>
      </w:pPr>
      <w:r>
        <w:rPr>
          <w:rFonts w:ascii="Arial" w:hAnsi="Arial" w:cs="Arial"/>
        </w:rPr>
        <w:t>The results of this study are supported by the results of previous studies that examined the effect of progressive muscle relaxation on reducing lower back pain in third trimester pregnant women conducted at the Cibeureum Health Center, Tasikmalaya City, West Java. Based on the results of the study, it was found that there was an effect of progressive muscle relaxation on reducing the scale of lower back pain in third trimester pregnant women at Cibeureum 5 Health Center</w:t>
      </w:r>
      <w:r>
        <w:rPr>
          <w:rFonts w:ascii="Arial" w:hAnsi="Arial" w:cs="Arial"/>
        </w:rPr>
        <w:fldChar w:fldCharType="begin" w:fldLock="1"/>
      </w:r>
      <w:r>
        <w:rPr>
          <w:rFonts w:ascii="Arial" w:hAnsi="Arial" w:cs="Arial"/>
        </w:rPr>
        <w:instrText>ADDIN CSL_CITATION {"citationItems":[{"id":"ITEM-1","itemData":{"abstract":"Selama proses kehamilan semua ibu hamil akan mengalami perubahan fisik, psikologis, serta perubahan social dalam keluarga. Nyeri punggung bagian bawah pada ibu hamil ibu akan terganggu menjalani aktivitasnya dengan normal, nyeri punggung yang tidak segera diatasi bias menyebabkan nyeri jangka panjang, meningkatkan kecenderungan nyeri punggung bagian bawah pada pasca partum dan nyeri punggung kronis yang akan lebih sulit untuk diatasi. Tujuan penelitian ini adalah untuk mengetahui pengaruh relaksasi otot progresif terhadap penurunan skala nyeri punggung bawah pada ibu hamil trimester III di Puskesmas Cibeureum. Jenis penelitian yang dilakukan dalam penelitian ini adalah metode quasi experiment, dengan desain one group pretest posttest. Populasi penelitian ini adalah seluruh ibu hamil trimester III sebanyak 68 ibu hamil. Teknik pengambilan sampel menggunakan Purposive Sampling yaitu sebanyak 43 trimester ibu hamil III yang mengalami nyeri punggang bagian bawah. Hasil uji statistic didapatkan nilai ρ-value sebesar 0.000 karena ρ-value &lt; α (0,05) maka Ho ditolak, yang berarti ada pengaruh relaksasi otot progresif terhadap penurunan skala nyeri punggung bagian bawah pada ibu hamil trimester III. Bagi petugas kesehatan terutama bidan dapat memberikan cara pengelolaan nyeri punggung bagian bawah pada ibu hamil sehingga dapat mengurangi tingkat skala nyeri yang dialami oleh ibu hamil. Kata kunci : Ibu hamil trimester III, relaksasi otot progresif, nyeri punggung bagian bawah","author":[{"dropping-particle":"","family":"Dewi","given":"Puspa Kirana","non-dropping-particle":"","parse-names":false,"suffix":""},{"dropping-particle":"","family":"Patimah","given":"Siti","non-dropping-particle":"","parse-names":false,"suffix":""},{"dropping-particle":"","family":"Khairiyah","given":"Ir","non-dropping-particle":"","parse-names":false,"suffix":""}],"container-title":"Jurnal Bidan","id":"ITEM-1","issue":"02","issued":{"date-parts":[["2018"]]},"page":"16-24","title":"Pengaruh Relaksasi Otot Progresif Terhadap Penurunan Nyeri Punggung Bagian Bawah Ibu Hamil Trimester III","type":"article-journal","volume":"4"},"uris":["http://www.mendeley.com/documents/?uuid=179d54c4-ca35-455c-a022-04c09707b585"]}],"mendeley":{"formattedCitation":"&lt;sup&gt;5&lt;/sup&gt;","plainTextFormattedCitation":"5","previouslyFormattedCitation":"&lt;sup&gt;5&lt;/sup&gt;"},"properties":{"noteIndex":0},"schema":"https://github.com/citation-style-language/schema/raw/master/csl-citation.json"}</w:instrText>
      </w:r>
      <w:r w:rsidR="00000000">
        <w:rPr>
          <w:rFonts w:ascii="Arial" w:hAnsi="Arial" w:cs="Arial"/>
        </w:rPr>
        <w:fldChar w:fldCharType="separate"/>
      </w:r>
      <w:r>
        <w:rPr>
          <w:rFonts w:ascii="Arial" w:hAnsi="Arial" w:cs="Arial"/>
        </w:rPr>
        <w:fldChar w:fldCharType="end"/>
      </w:r>
      <w:r>
        <w:rPr>
          <w:rFonts w:ascii="Arial" w:hAnsi="Arial" w:cs="Arial"/>
        </w:rPr>
        <w:t xml:space="preserve">. Progressive Muscle </w:t>
      </w:r>
      <w:r>
        <w:rPr>
          <w:rFonts w:ascii="Arial" w:hAnsi="Arial" w:cs="Arial"/>
          <w:i/>
          <w:iCs/>
        </w:rPr>
        <w:t>Relaxation</w:t>
      </w:r>
      <w:r>
        <w:rPr>
          <w:rFonts w:ascii="Arial" w:hAnsi="Arial" w:cs="Arial"/>
        </w:rPr>
        <w:t xml:space="preserve"> (PMR) is a relaxation technique that can be done to overcome the intensity of pain in the back by making movements to tighten and relax the muscles. </w:t>
      </w:r>
      <w:r>
        <w:rPr>
          <w:rFonts w:ascii="Arial" w:hAnsi="Arial" w:cs="Arial"/>
          <w:i/>
          <w:iCs/>
        </w:rPr>
        <w:t>Progressive Muscle Relaxation</w:t>
      </w:r>
      <w:r>
        <w:rPr>
          <w:rFonts w:ascii="Arial" w:hAnsi="Arial" w:cs="Arial"/>
        </w:rPr>
        <w:t xml:space="preserve"> (PMR) is a skill that can be used to reduce </w:t>
      </w:r>
      <w:r>
        <w:rPr>
          <w:rFonts w:ascii="Arial" w:hAnsi="Arial" w:cs="Arial"/>
        </w:rPr>
        <w:lastRenderedPageBreak/>
        <w:t>tension and discomfort that can be done independently. It is further explained that tension is a condition related to muscle fibers that shrink, to eliminate this tension requires contractions in the muscles</w:t>
      </w:r>
      <w:r>
        <w:rPr>
          <w:rFonts w:ascii="Arial" w:hAnsi="Arial" w:cs="Arial"/>
        </w:rPr>
        <w:fldChar w:fldCharType="begin" w:fldLock="1"/>
      </w:r>
      <w:r>
        <w:rPr>
          <w:rFonts w:ascii="Arial" w:hAnsi="Arial" w:cs="Arial"/>
        </w:rPr>
        <w:instrText>ADDIN CSL_CITATION {"citationItems":[{"id":"ITEM-1","itemData":{"DOI":"10.33860/njb.v1i1.1049","author":[{"dropping-particle":"","family":"Ismawati","given":"Suci","non-dropping-particle":"","parse-names":false,"suffix":""},{"dropping-particle":"","family":"Hadriani","given":"Handriani","non-dropping-particle":"","parse-names":false,"suffix":""},{"dropping-particle":"","family":"Sarliana","given":"Sarliana","non-dropping-particle":"","parse-names":false,"suffix":""}],"container-title":"Napande : Jurnal Bidan","id":"ITEM-1","issue":"1","issued":{"date-parts":[["2022"]]},"page":"48-56","title":"Pijat Hamil dan Relaksasi Nafas Dalam Menurunkan Nyeri Punggung Ibu Hamil Trimester III","type":"article-journal","volume":"1"},"uris":["http://www.mendeley.com/documents/?uuid=09e2a2ad-f50a-4a00-b5e0-cbd511548355"]}],"mendeley":{"formattedCitation":"&lt;sup&gt;9&lt;/sup&gt;","plainTextFormattedCitation":"9","previouslyFormattedCitation":"&lt;sup&gt;9&lt;/sup&gt;"},"properties":{"noteIndex":0},"schema":"https://github.com/citation-style-language/schema/raw/master/csl-citation.json"}</w:instrText>
      </w:r>
      <w:r>
        <w:rPr>
          <w:rFonts w:ascii="Arial" w:hAnsi="Arial" w:cs="Arial"/>
        </w:rPr>
        <w:fldChar w:fldCharType="separate"/>
      </w:r>
      <w:r>
        <w:rPr>
          <w:rFonts w:ascii="Arial" w:hAnsi="Arial" w:cs="Arial"/>
          <w:vertAlign w:val="superscript"/>
        </w:rPr>
        <w:t>9</w:t>
      </w:r>
      <w:r>
        <w:rPr>
          <w:rFonts w:ascii="Arial" w:hAnsi="Arial" w:cs="Arial"/>
        </w:rPr>
        <w:fldChar w:fldCharType="end"/>
      </w:r>
      <w:r>
        <w:rPr>
          <w:rFonts w:ascii="Arial" w:hAnsi="Arial" w:cs="Arial"/>
        </w:rPr>
        <w:t>.</w:t>
      </w:r>
    </w:p>
    <w:p w14:paraId="2042CCD1" w14:textId="77777777" w:rsidR="00ED3D6C" w:rsidRDefault="00ED3D6C" w:rsidP="00CE3400">
      <w:pPr>
        <w:spacing w:after="0" w:line="240" w:lineRule="auto"/>
        <w:ind w:firstLine="567"/>
        <w:jc w:val="both"/>
        <w:rPr>
          <w:rFonts w:ascii="Arial" w:hAnsi="Arial" w:cs="Arial"/>
        </w:rPr>
      </w:pPr>
      <w:r>
        <w:rPr>
          <w:rFonts w:ascii="Arial" w:hAnsi="Arial" w:cs="Arial"/>
        </w:rPr>
        <w:t>Low back pain in pregnancy is described as pain in the lumbar region above the sacrum that can radiate to the 6th leg area</w:t>
      </w:r>
      <w:r>
        <w:rPr>
          <w:rFonts w:ascii="Arial" w:hAnsi="Arial" w:cs="Arial"/>
        </w:rPr>
        <w:fldChar w:fldCharType="begin" w:fldLock="1"/>
      </w:r>
      <w:r>
        <w:rPr>
          <w:rFonts w:ascii="Arial" w:hAnsi="Arial" w:cs="Arial"/>
        </w:rPr>
        <w:instrText>ADDIN CSL_CITATION {"citationItems":[{"id":"ITEM-1","itemData":{"DOI":"10.7759/cureus.13011","abstract":"INTRODUCTION Low back pain (LBP) is a very common pathology among pregnant women and various methods are used to reduce the pain. The aim of this study is to conduct an evidence-based systematic review and meta-analysis regarding the effectiveness of the interventions used to reduce low back pain related to pregnancy.  Methods and materials: The PEDro database, PubMed, and Cochrane Library were searched from January 2012 until December 2020 as well as the reference lists from identified articles. Studies of any non-pharmaceutical treatment to decrease low back pain were included but only randomized controlled trials were selected. The articles found were screened using the Preferred Reporting Items for Systematic Reviews and Meta-Analyses (PRISMA) question. Details about the type of intervention, sample size, outcome measures, results, and statistical significance were extracted from the selected studies. A meta-analysis for pain intensity was conducted and the I2 index as well as x2 test were used to determine the heterogeneity between studies. A random-effects meta-analysis was carried out. The aim was to compare the effectiveness between various methods and the typical care provided on low back pain during pregnancy.  Results: From all the articles found in the mentioned databases only 13 studies met the criteria. In these studies, exercise, manipulation, ear acupuncture, Kinesio tape, transcutaneous electrical nerve stimulation (TENS), and neuroemotional technique were the interventions used. In the meta-analysis, six studies with 693 participants were included. The interventions were found to have in total a statistically significant effect on low back pain in comparison with the control group that included the typical care provided to pregnant women (95%CI: 0.08 (0.02,0.31), p&lt;0,01) and they had a high heterogeneity (considerable, Tau² = 2.70; Chi² = 64.11, I² = 91%). Exercise and TENS were determined as more effective than the other types of interventions. CONCLUSIONS TENS and progressive muscle relaxation exercises accompanied by music were found to be the most effective interventions. Although exercise decreased LBP it was not found to have a statistically significant result even though it seems to improve the disability and quality of life of pregnant women. Osteopathic manual treatment (OMT), Kinesio tape, and ear acupuncture affected the lumbar pain intensity but the difference compared to typical care or sham treatment was not statistically…","author":[{"dropping-particle":"","family":"Koukoulithras","given":"Ioannis","non-dropping-particle":"","parse-names":false,"suffix":""},{"dropping-particle":"","family":"Stamouli","given":"Alexandra","non-dropping-particle":"","parse-names":false,"suffix":""},{"dropping-particle":"","family":"Kolokotsios","given":"Spyridon","non-dropping-particle":"","parse-names":false,"suffix":""},{"dropping-particle":"","family":"Plexousakis","given":"Minas","non-dropping-particle":"","parse-names":false,"suffix":""},{"dropping-particle":"","family":"Mavrogiannopoulou","given":"Christine","non-dropping-particle":"","parse-names":false,"suffix":""}],"container-title":"Cureus","id":"ITEM-1","issue":"1","issued":{"date-parts":[["2021"]]},"page":"1-11","title":"The Effectiveness of Non-Pharmaceutical Interventions Upon Pregnancy-Related Low Back Pain: A Systematic Review and Meta-Analysis","type":"article-journal","volume":"13"},"uris":["http://www.mendeley.com/documents/?uuid=49ea7916-e051-4f21-a47e-eb3d5b06362b"]}],"mendeley":{"formattedCitation":"&lt;sup&gt;6&lt;/sup&gt;","plainTextFormattedCitation":"6","previouslyFormattedCitation":"&lt;sup&gt;6&lt;/sup&gt;"},"properties":{"noteIndex":0},"schema":"https://github.com/citation-style-language/schema/raw/master/csl-citation.json"}</w:instrText>
      </w:r>
      <w:r w:rsidR="00000000">
        <w:rPr>
          <w:rFonts w:ascii="Arial" w:hAnsi="Arial" w:cs="Arial"/>
        </w:rPr>
        <w:fldChar w:fldCharType="separate"/>
      </w:r>
      <w:r>
        <w:rPr>
          <w:rFonts w:ascii="Arial" w:hAnsi="Arial" w:cs="Arial"/>
        </w:rPr>
        <w:fldChar w:fldCharType="end"/>
      </w:r>
      <w:r>
        <w:rPr>
          <w:rFonts w:ascii="Arial" w:hAnsi="Arial" w:cs="Arial"/>
        </w:rPr>
        <w:t>. Back pain in pregnant women is caused by abdominal distention, the center of gravity shifts forward, especially at the end of pregnancy, abdominal muscle tone decreases, so this requires bone adjustment (</w:t>
      </w:r>
      <w:r>
        <w:rPr>
          <w:rFonts w:ascii="Arial" w:hAnsi="Arial" w:cs="Arial"/>
          <w:i/>
          <w:iCs/>
        </w:rPr>
        <w:t>realigment</w:t>
      </w:r>
      <w:r>
        <w:rPr>
          <w:rFonts w:ascii="Arial" w:hAnsi="Arial" w:cs="Arial"/>
        </w:rPr>
        <w:t>). The normal lumbosacrum curve must be progressively curved and in the cervical region it must be curve-shaped (excessive anterior flexion of the head such as bowing) to maintain balance</w:t>
      </w:r>
      <w:r>
        <w:rPr>
          <w:rFonts w:ascii="Arial" w:hAnsi="Arial" w:cs="Arial"/>
        </w:rPr>
        <w:fldChar w:fldCharType="begin" w:fldLock="1"/>
      </w:r>
      <w:r>
        <w:rPr>
          <w:rFonts w:ascii="Arial" w:hAnsi="Arial" w:cs="Arial"/>
        </w:rPr>
        <w:instrText>ADDIN CSL_CITATION {"citationItems":[{"id":"ITEM-1","itemData":{"DOI":"10.4103/ijnmr.IJNMR_54_17","ISSN":"22285504","abstract":"Background: Pregnancy is important because maternal health and well-being directly affects another person's life. This study aimed to compare the effects of progressive muscle relaxation (PMR) and physical activity (PA) on the general health of pregnant women. Materials and Methods: This randomized clinical trial was conducted among 96 primiparous women enrolled in a prenatal clinic in Tehran (Iran) between May 3, 2013 and August 7, 2013. The participants were selected through convenience sampling over 3 weeks and randomly assigned to the PMR, PA, and control groups, comprising 32 participants each. Six participants did not complete the follow-up measurement (N = 90). The PMR group underwent three sessions of 1.5-2 h in theoretical and practical training, and in the PMR group, training was given in groups of three to four persons. Both groups performed exercises at home for 8 weeks and recorded them in daily report sheets. The general health of all three groups was assessed before and after intervention by using the General Health Questionnaire-28. Results: Differences in the mean (SD) general health scores obtained before and after intervention in the PMR, PA, and control groups were 15.63 (5.73), 19.11 (7.79), and 8.27 (2.14), respectively. One-way analysis of variance test showed a significant difference between the three groups (F = 28.10; p &lt; 0.001). Conclusions: As the study results confirm the positive effects of PMR and PA on the subscales of the general health of pregnant women, the two techniques are recommended to promote the general health of pregnant women.","author":[{"dropping-particle":"","family":"Sadeghi","given":"Bita","non-dropping-particle":"","parse-names":false,"suffix":""},{"dropping-particle":"","family":"Sirati-Nir","given":"Masoud","non-dropping-particle":"","parse-names":false,"suffix":""},{"dropping-particle":"","family":"Hajimini","given":"Zahra","non-dropping-particle":"","parse-names":false,"suffix":""},{"dropping-particle":"","family":"Ebadi","given":"Abbas","non-dropping-particle":"","parse-names":false,"suffix":""},{"dropping-particle":"","family":"Ali-Asgari","given":"Matin","non-dropping-particle":"","parse-names":false,"suffix":""}],"container-title":"Iranian Journal of Nursing and Midwifery Research","id":"ITEM-1","issue":"4","issued":{"date-parts":[["2018"]]},"page":"298-304","title":"Comparing the Effects of Progressive Muscle Relaxation and Physical Activity on Pregnant Women's General Health","type":"article-journal","volume":"23"},"uris":["http://www.mendeley.com/documents/?uuid=52007d6e-57cb-4fad-b775-5473927e2e7e"]}],"mendeley":{"formattedCitation":"&lt;sup&gt;15&lt;/sup&gt;","plainTextFormattedCitation":"15","previouslyFormattedCitation":"&lt;sup&gt;15&lt;/sup&gt;"},"properties":{"noteIndex":0},"schema":"https://github.com/citation-style-language/schema/raw/master/csl-citation.json"}</w:instrText>
      </w:r>
      <w:r>
        <w:rPr>
          <w:rFonts w:ascii="Arial" w:hAnsi="Arial" w:cs="Arial"/>
        </w:rPr>
        <w:fldChar w:fldCharType="separate"/>
      </w:r>
      <w:r>
        <w:rPr>
          <w:rFonts w:ascii="Arial" w:hAnsi="Arial" w:cs="Arial"/>
          <w:vertAlign w:val="superscript"/>
        </w:rPr>
        <w:t>15</w:t>
      </w:r>
      <w:r>
        <w:rPr>
          <w:rFonts w:ascii="Arial" w:hAnsi="Arial" w:cs="Arial"/>
        </w:rPr>
        <w:fldChar w:fldCharType="end"/>
      </w:r>
      <w:r>
        <w:rPr>
          <w:rFonts w:ascii="Arial" w:hAnsi="Arial" w:cs="Arial"/>
        </w:rPr>
        <w:t>. Movement is increasingly difficult, ligaments, and muscles of the middle and lower spine are under heavy pressure so that this condition causes strain on the lumbar muscles. As a result, stimuli are received by pain receptors, causing the perception of pain in the back can even radiate to the hips and difficulty walking, especially in the blood part of the back of pregnant women</w:t>
      </w:r>
      <w:r>
        <w:rPr>
          <w:rFonts w:ascii="Arial" w:hAnsi="Arial" w:cs="Arial"/>
        </w:rPr>
        <w:fldChar w:fldCharType="begin" w:fldLock="1"/>
      </w:r>
      <w:r>
        <w:rPr>
          <w:rFonts w:ascii="Arial" w:hAnsi="Arial" w:cs="Arial"/>
        </w:rPr>
        <w:instrText>ADDIN CSL_CITATION {"citationItems":[{"id":"ITEM-1","itemData":{"abstract":"Selama proses kehamilan semua ibu hamil akan mengalami perubahan fisik, psikologis, serta perubahan social dalam keluarga. Nyeri punggung bagian bawah pada ibu hamil ibu akan terganggu menjalani aktivitasnya dengan normal, nyeri punggung yang tidak segera diatasi bias menyebabkan nyeri jangka panjang, meningkatkan kecenderungan nyeri punggung bagian bawah pada pasca partum dan nyeri punggung kronis yang akan lebih sulit untuk diatasi. Tujuan penelitian ini adalah untuk mengetahui pengaruh relaksasi otot progresif terhadap penurunan skala nyeri punggung bawah pada ibu hamil trimester III di Puskesmas Cibeureum. Jenis penelitian yang dilakukan dalam penelitian ini adalah metode quasi experiment, dengan desain one group pretest posttest. Populasi penelitian ini adalah seluruh ibu hamil trimester III sebanyak 68 ibu hamil. Teknik pengambilan sampel menggunakan Purposive Sampling yaitu sebanyak 43 trimester ibu hamil III yang mengalami nyeri punggang bagian bawah. Hasil uji statistic didapatkan nilai ρ-value sebesar 0.000 karena ρ-value &lt; α (0,05) maka Ho ditolak, yang berarti ada pengaruh relaksasi otot progresif terhadap penurunan skala nyeri punggung bagian bawah pada ibu hamil trimester III. Bagi petugas kesehatan terutama bidan dapat memberikan cara pengelolaan nyeri punggung bagian bawah pada ibu hamil sehingga dapat mengurangi tingkat skala nyeri yang dialami oleh ibu hamil. Kata kunci : Ibu hamil trimester III, relaksasi otot progresif, nyeri punggung bagian bawah","author":[{"dropping-particle":"","family":"Dewi","given":"Puspa Kirana","non-dropping-particle":"","parse-names":false,"suffix":""},{"dropping-particle":"","family":"Patimah","given":"Siti","non-dropping-particle":"","parse-names":false,"suffix":""},{"dropping-particle":"","family":"Khairiyah","given":"Ir","non-dropping-particle":"","parse-names":false,"suffix":""}],"container-title":"Jurnal Bidan","id":"ITEM-1","issue":"02","issued":{"date-parts":[["2018"]]},"page":"16-24","title":"Pengaruh Relaksasi Otot Progresif Terhadap Penurunan Nyeri Punggung Bagian Bawah Ibu Hamil Trimester III","type":"article-journal","volume":"4"},"uris":["http://www.mendeley.com/documents/?uuid=179d54c4-ca35-455c-a022-04c09707b585"]}],"mendeley":{"formattedCitation":"&lt;sup&gt;5&lt;/sup&gt;","plainTextFormattedCitation":"5","previouslyFormattedCitation":"&lt;sup&gt;5&lt;/sup&gt;"},"properties":{"noteIndex":0},"schema":"https://github.com/citation-style-language/schema/raw/master/csl-citation.json"}</w:instrText>
      </w:r>
      <w:r>
        <w:rPr>
          <w:rFonts w:ascii="Arial" w:hAnsi="Arial" w:cs="Arial"/>
        </w:rPr>
        <w:fldChar w:fldCharType="separate"/>
      </w:r>
      <w:r>
        <w:rPr>
          <w:rFonts w:ascii="Arial" w:hAnsi="Arial" w:cs="Arial"/>
          <w:vertAlign w:val="superscript"/>
        </w:rPr>
        <w:t>5</w:t>
      </w:r>
      <w:r>
        <w:rPr>
          <w:rFonts w:ascii="Arial" w:hAnsi="Arial" w:cs="Arial"/>
        </w:rPr>
        <w:fldChar w:fldCharType="end"/>
      </w:r>
      <w:r>
        <w:rPr>
          <w:rFonts w:ascii="Arial" w:hAnsi="Arial" w:cs="Arial"/>
        </w:rPr>
        <w:t>.</w:t>
      </w:r>
    </w:p>
    <w:p w14:paraId="0C276179" w14:textId="77777777" w:rsidR="00ED3D6C" w:rsidRDefault="00ED3D6C" w:rsidP="00B04C3D">
      <w:pPr>
        <w:spacing w:after="0" w:line="240" w:lineRule="auto"/>
        <w:ind w:firstLine="567"/>
        <w:jc w:val="both"/>
        <w:rPr>
          <w:rFonts w:ascii="Arial" w:hAnsi="Arial" w:cs="Arial"/>
        </w:rPr>
      </w:pPr>
      <w:r>
        <w:rPr>
          <w:rFonts w:ascii="Arial" w:hAnsi="Arial" w:cs="Arial"/>
        </w:rPr>
        <w:t>The underlying principle of muscle relaxation in the mind-body approach is what makes muscles and the mind relax</w:t>
      </w:r>
      <w:r>
        <w:rPr>
          <w:rFonts w:ascii="Arial" w:hAnsi="Arial" w:cs="Arial"/>
        </w:rPr>
        <w:fldChar w:fldCharType="begin" w:fldLock="1"/>
      </w:r>
      <w:r>
        <w:rPr>
          <w:rFonts w:ascii="Arial" w:hAnsi="Arial" w:cs="Arial"/>
        </w:rPr>
        <w:instrText>ADDIN CSL_CITATION {"citationItems":[{"id":"ITEM-1","itemData":{"DOI":"10.4103/jehp.jehp","abstract":"Abstract: Postpartum depression is a debilitating mental disorder with a high prevalence. The aim of this study was review of the related studies. In this narrative review, we report studies that investigated risk factors of postpartum depression by searching the database, Scopus, PubMed, ScienceDirect, Uptodate, Proquest in the period 2000</w:instrText>
      </w:r>
      <w:r>
        <w:rPr>
          <w:rFonts w:ascii="MS Gothic" w:eastAsia="MS Gothic" w:hAnsi="MS Gothic" w:cs="MS Gothic" w:hint="eastAsia"/>
        </w:rPr>
        <w:instrText>‑</w:instrText>
      </w:r>
      <w:r>
        <w:rPr>
          <w:rFonts w:ascii="Arial" w:hAnsi="Arial" w:cs="Arial"/>
        </w:rPr>
        <w:instrText>2015 published articles about the factors associated with postpartum depression were assessed in Farsi and English. The search strategy included a combination of keywords include postpartum depression and risk factors or obstetrical history, social factors, or biological factors. Literature review showed that risk factors for postpartum depression in the area of economic and social factors, obstetrical history, and biological factors, lifestyle and history of mental illness detected. Data from this study can use for designing a screening tools for high</w:instrText>
      </w:r>
      <w:r>
        <w:rPr>
          <w:rFonts w:ascii="MS Gothic" w:eastAsia="MS Gothic" w:hAnsi="MS Gothic" w:cs="MS Gothic" w:hint="eastAsia"/>
        </w:rPr>
        <w:instrText>‑</w:instrText>
      </w:r>
      <w:r>
        <w:rPr>
          <w:rFonts w:ascii="Arial" w:hAnsi="Arial" w:cs="Arial"/>
        </w:rPr>
        <w:instrText>risk pregnant women and for designing a prevention programs.","author":[{"dropping-particle":"","family":"Nasiri","given":"Saeideh","non-dropping-particle":"","parse-names":false,"suffix":""},{"dropping-particle":"","family":"Akbari","given":"Hossein","non-dropping-particle":"","parse-names":false,"suffix":""},{"dropping-particle":"","family":"Tagharrobi","given":"Leila","non-dropping-particle":"","parse-names":false,"suffix":""},{"dropping-particle":"","family":"Tabatabaee","given":"Akram Sadat","non-dropping-particle":"","parse-names":false,"suffix":""}],"container-title":"Journal of Education and Health Promotion","id":"ITEM-1","issue":"41","issued":{"date-parts":[["2018"]]},"page":"1-6","title":"The Effect of Progressive Muscle Relaxation and Guided Imagery on Stress, Anxiety, and Depression of Pregnant Women Referred to Health Centers","type":"article-journal","volume":"7"},"uris":["http://www.mendeley.com/documents/?uuid=0392d1c4-b177-471c-a630-e1f58147ef59"]}],"mendeley":{"formattedCitation":"&lt;sup&gt;22&lt;/sup&gt;","plainTextFormattedCitation":"22","previouslyFormattedCitation":"&lt;sup&gt;22&lt;/sup&gt;"},"properties":{"noteIndex":0},"schema":"https://github.com/citation-style-language/schema/raw/master/csl-citation.json"}</w:instrText>
      </w:r>
      <w:r>
        <w:rPr>
          <w:rFonts w:ascii="Arial" w:hAnsi="Arial" w:cs="Arial"/>
        </w:rPr>
        <w:fldChar w:fldCharType="separate"/>
      </w:r>
      <w:r>
        <w:rPr>
          <w:rFonts w:ascii="Arial" w:hAnsi="Arial" w:cs="Arial"/>
          <w:vertAlign w:val="superscript"/>
        </w:rPr>
        <w:t>22</w:t>
      </w:r>
      <w:r>
        <w:rPr>
          <w:rFonts w:ascii="Arial" w:hAnsi="Arial" w:cs="Arial"/>
        </w:rPr>
        <w:fldChar w:fldCharType="end"/>
      </w:r>
      <w:r>
        <w:rPr>
          <w:rFonts w:ascii="Arial" w:hAnsi="Arial" w:cs="Arial"/>
        </w:rPr>
        <w:t>. Stretching and relaxing each muscle group at once will result in progressive relaxation of the entire body, while calming the mind by stretching each muscle group for five seconds and focusing attention</w:t>
      </w:r>
      <w:r>
        <w:rPr>
          <w:rFonts w:ascii="Arial" w:hAnsi="Arial" w:cs="Arial"/>
        </w:rPr>
        <w:fldChar w:fldCharType="begin" w:fldLock="1"/>
      </w:r>
      <w:r>
        <w:rPr>
          <w:rFonts w:ascii="Arial" w:hAnsi="Arial" w:cs="Arial"/>
        </w:rPr>
        <w:instrText>ADDIN CSL_CITATION {"citationItems":[{"id":"ITEM-1","itemData":{"DOI":"10.37036/ahnj.v7i2.200","ISSN":"2443-4019","abstract":"Low Back Pain (LBP) or low back pain is one of the complaints of MSDs (Musculoskeletal Disorders) which is often complained of by tailors. In industrialized countries, about 80 percent of the population has experienced LBP which often occurs at the age of 35 to 55 years. In Indonesia, based on the results of the 2018 Basic Health Research, the prevalence of musculoskeletal disease based on the diagnosis of health workers is 7.3%. One of the complementary methods that can be used to treat LBP pain is to use progressive muscle relaxation techniques. The purpose of this study was to determine the effect of progressive muscle relaxation therapy on reducing the LBP pain scale. The design of this study was a quasi-experimental design with Pre and Post Test Without Control. The research sample was doormat craftsmen at the UKK Majun Post at Citankil Health Center as many as 30 people. The results of the univariate analysis showed that the average LBP pain scale before the progressive muscle relaxation intervention was 6.79, while after the progressive muscle relaxation intervention the average LBP pain scale was 4.03. From the results of the bivariate analysis, it is known that there is an effect of progressive muscle relaxation on the LBP pain scale in doormat craftsmen at the UKK Majun Post, Citangkil Health Center Work Area, Cilegon City in 2021 (p value: 0.000). Researchers suggest that craftsmen maintain the progressive muscle relaxation method if they experience LBP pain in the future. In addition, for the UKK Pos management, it is recommended to work together with the Puskesmas to carry out regular health checks and provide education on preventing LBP pain to craftsmen.\r Keywords: low back pain, progressive muscle relaxation \r Keywords: low back pain, progressive muscle relaxation","author":[{"dropping-particle":"","family":"Muflihah","given":"Eli","non-dropping-particle":"","parse-names":false,"suffix":""},{"dropping-particle":"","family":"Sari","given":"Rina Puspita","non-dropping-particle":"","parse-names":false,"suffix":""}],"container-title":"Adi Husada Nursing Journal","id":"ITEM-1","issue":"2","issued":{"date-parts":[["2022"]]},"page":"77","title":"Relaksasi Terapi Otot Progresif Terhadap Penurunan Skala Nyeri Low Back Pain (LBP) Pada Pengrajin Keset","type":"article-journal","volume":"7"},"uris":["http://www.mendeley.com/documents/?uuid=8f0b956f-0265-4b74-aa22-ebe96a53d32d"]},{"id":"ITEM-2","itemData":{"DOI":"10.1016/j.anr.2018.03.003","ISSN":"20937482","abstract":"Purpose: This study aimed to determine the effectiveness of progressive muscle relaxation (PMR) on the quality of life of women during postpartum period. Methods: A randomized controlled trial design was used. The participants consisted of primiparous women who had experienced a vaginal birth in the obstetrics department of a hospital. Thirty women in the intervention group and 30 women in the control group were included. Data were collected using the Maternal Postpartum Quality of Life Questionnaire (MAPP-QoL) between June 2016 and April 2017. PMR was applied to the intervention group. PMR was performed as contracting a muscle group and then relaxing it, moving (or progressing) from one muscle group to another. Results: The mean pretest and posttest scores of the MAPP-QoL in the intervention group were 24.43 ± 4.58 and 26.07 ± 4.58, respectively (t = −2.73, p &lt;.05). The mean pretest and posttest scores of the MAPP-QoL in the control group were 23.29 ± 4.37 and 21.99 ± 5.58, respectively (t = 2.23, p &lt;.05). The difference between the mean scores of the women in the intervention and control groups before PMR was not statistically significant (t = 0.99, p &gt;.05), whereas the difference between the groups after PMR was found to be statistically significant (t = 3.09, p &lt;.05). Conclusion: Postpartum quality of life of women was increased after PMR. It is recommended that PMR be taught to women who are admitted to obstetrics and outpatient clinics and home visits be completed to expand the use of PMR.","author":[{"dropping-particle":"","family":"Gökşin","given":"İlknur","non-dropping-particle":"","parse-names":false,"suffix":""},{"dropping-particle":"","family":"Ayaz-Alkaya","given":"Sultan","non-dropping-particle":"","parse-names":false,"suffix":""}],"container-title":"Asian Nursing Research","id":"ITEM-2","issue":"2","issued":{"date-parts":[["2018"]]},"page":"86-90","title":"The Effectiveness of Progressive Muscle Relaxation on the Postpartum Quality of Life: A Randomized Controlled Trial","type":"article-journal","volume":"12"},"uris":["http://www.mendeley.com/documents/?uuid=3dbb4d18-200b-4c71-978c-eb72e8c79bde"]}],"mendeley":{"formattedCitation":"&lt;sup&gt;20,24&lt;/sup&gt;","plainTextFormattedCitation":"20,24","previouslyFormattedCitation":"&lt;sup&gt;20,24&lt;/sup&gt;"},"properties":{"noteIndex":0},"schema":"https://github.com/citation-style-language/schema/raw/master/csl-citation.json"}</w:instrText>
      </w:r>
      <w:r>
        <w:rPr>
          <w:rFonts w:ascii="Arial" w:hAnsi="Arial" w:cs="Arial"/>
        </w:rPr>
        <w:fldChar w:fldCharType="separate"/>
      </w:r>
      <w:r>
        <w:rPr>
          <w:rFonts w:ascii="Arial" w:hAnsi="Arial" w:cs="Arial"/>
          <w:vertAlign w:val="superscript"/>
        </w:rPr>
        <w:t>20,24</w:t>
      </w:r>
      <w:r>
        <w:rPr>
          <w:rFonts w:ascii="Arial" w:hAnsi="Arial" w:cs="Arial"/>
        </w:rPr>
        <w:fldChar w:fldCharType="end"/>
      </w:r>
      <w:r>
        <w:rPr>
          <w:rFonts w:ascii="Arial" w:hAnsi="Arial" w:cs="Arial"/>
        </w:rPr>
        <w:t xml:space="preserve">. This is followed by breathing deeply and then releasing tension so that the muscles become completely weak. Physiologically, </w:t>
      </w:r>
      <w:r>
        <w:rPr>
          <w:rFonts w:ascii="Arial" w:hAnsi="Arial" w:cs="Arial"/>
          <w:i/>
          <w:iCs/>
        </w:rPr>
        <w:t>Progressive Muscle Relaxation</w:t>
      </w:r>
      <w:r>
        <w:rPr>
          <w:rFonts w:ascii="Arial" w:hAnsi="Arial" w:cs="Arial"/>
        </w:rPr>
        <w:t xml:space="preserve"> (PMR  ) can provide comfort to respondents because PMR can increase the production of endorphin hormones in the blood and inhibit pain nerve </w:t>
      </w:r>
      <w:r>
        <w:rPr>
          <w:rFonts w:ascii="Arial" w:hAnsi="Arial" w:cs="Arial"/>
        </w:rPr>
        <w:t>endings and prevent pain stimulus from entering the spinal cord, so that the cerebral cortex does not receive pain signals which results in pain intensity changing or decreasing</w:t>
      </w:r>
      <w:r>
        <w:rPr>
          <w:rFonts w:ascii="Arial" w:hAnsi="Arial" w:cs="Arial"/>
        </w:rPr>
        <w:fldChar w:fldCharType="begin" w:fldLock="1"/>
      </w:r>
      <w:r>
        <w:rPr>
          <w:rFonts w:ascii="Arial" w:hAnsi="Arial" w:cs="Arial"/>
        </w:rPr>
        <w:instrText>ADDIN CSL_CITATION {"citationItems":[{"id":"ITEM-1","itemData":{"DOI":"10.22219/physiohs.v3i2.19449","ISSN":"2656-8128","abstract":"Kehamilan adalah kondisi dimana seorang perempuan sedang mengandung dan mengembangkan fetus didalam rahimnya selama 9 bulan. Selama masa kehamilan, akan terjadi berbagai perubahan pada tubuh yang menyebabkan ketidaknyamanan pada tubuh ibu hamil. Perubahan-perubahan tersebut akan mencapai puncaknya saat kehamilan memasuki trisemester III. Ketidaknyamanan yang paling sering dikeluhkan ibu hamil saat memasuki kehamilan trisemester III diantaranya nyeri punggung bawah dan sesak nafas. Kondisi perut yang semakin membesar dari hari ke hari menyebabkan pusat gravitasi ibu hamil bergerak ke depan. Selain itu ligamentum sakroiliaka menjadi lemah sehingga panggul akan berputar ke depan dan meningkatkan hyperlordosis pada wanita hamil. Hal tersebut akan meningkatkan ketegangan pada panggul atau lumbal bawah yang menyebabkan nyeri punggung bawah pada ibu hamil. Selain itu sesak nafas pada ibu hamil di sebabkan karena adanya perubahan anatomis pada bagian rongga dada karena terdapat pembesaran uterus yang mendorong diafragma ke atas. Perubahan yang terjadi tersebut bisa mengakibatkan turunnya oksigenasi maternal, sedangkan kehamilan akan meningkatkan 20% konsumsi oksigen dan 15% laju metabolik, hal ini yang dapat membuat ketidakseimbangan ventilasi-perfusi. Salah satu intervensi yang dapat digunakan untuk mengurangi nyeri punggung bawah dan sesak nafas pada wanita hamil yaitu breathing exercise dan progressive muscle relaxation technique (PMRT). Penelitian ini bertujuan untuk mengetahui pengaruh kombinasi breathing exercise dan progressive muscle relaxation technique (PMRT) terhadap nyeri punggung bawah dan sesak nafas pada ibu hamil trisemester III. Penelitian ini menggunakan desain quasi-eksperimental dengan menggunakan alat ukur Numeric rating scale (NRS) untuk mengukur nyeri punggung bawah dan nafas yang dialami menggunakan skala borg termodifikasi .Masing-masing sampel diukur nyeri punggung bawah dan tingkat sesak nafas sebelum dan sesudah diberikan intervensi kombinasi breathing exercise dan progressive muscle relaxation technique. Berdasarkan hasil uji statistic dengan Independent T test dan Wilcoxon test didapatkan nilai signifikansi 0.000(p&gt;0,005) Sehingga dapat disimpulkan bahwa terdapat pengaruh kombinasi breathing exercise dan progressive muscle relaxation technique (PMRT) terhadap nyeri punggung bawah dan tingkat sesak nafas pada ibu hamil trisemester III.","author":[{"dropping-particle":"","family":"Rahmawati","given":"Nurul Aini","non-dropping-particle":"","parse-names":false,"suffix":""},{"dropping-particle":"","family":"Marufa","given":"Siti Ainun","non-dropping-particle":"","parse-names":false,"suffix":""},{"dropping-particle":"","family":"Rahmanto","given":"Safun","non-dropping-particle":"","parse-names":false,"suffix":""},{"dropping-particle":"","family":"Handiny","given":"Dinda Lutfiah Mei","non-dropping-particle":"","parse-names":false,"suffix":""},{"dropping-particle":"","family":"Lestari","given":"Mita Andini Ayu","non-dropping-particle":"","parse-names":false,"suffix":""}],"container-title":"Physiotherapy Health Science (PhysioHS)","id":"ITEM-1","issue":"2","issued":{"date-parts":[["2021"]]},"page":"95-100","title":"Pengaruh Kombinasi Breathing Exercise dan Progressive Muscle Relaxation Dalam Menurunkan Nyeri Punggung dan Sesak Napas Ibu Hamil Trimester III","type":"article-journal","volume":"3"},"uris":["http://www.mendeley.com/documents/?uuid=a5d621c5-4a51-4222-bfb1-a79eda052906"]}],"mendeley":{"formattedCitation":"&lt;sup&gt;4&lt;/sup&gt;","plainTextFormattedCitation":"4","previouslyFormattedCitation":"&lt;sup&gt;4&lt;/sup&gt;"},"properties":{"noteIndex":0},"schema":"https://github.com/citation-style-language/schema/raw/master/csl-citation.json"}</w:instrText>
      </w:r>
      <w:r>
        <w:rPr>
          <w:rFonts w:ascii="Arial" w:hAnsi="Arial" w:cs="Arial"/>
        </w:rPr>
        <w:fldChar w:fldCharType="separate"/>
      </w:r>
      <w:r>
        <w:rPr>
          <w:rFonts w:ascii="Arial" w:hAnsi="Arial" w:cs="Arial"/>
          <w:vertAlign w:val="superscript"/>
        </w:rPr>
        <w:t>4</w:t>
      </w:r>
      <w:r>
        <w:rPr>
          <w:rFonts w:ascii="Arial" w:hAnsi="Arial" w:cs="Arial"/>
        </w:rPr>
        <w:fldChar w:fldCharType="end"/>
      </w:r>
      <w:r>
        <w:rPr>
          <w:rFonts w:ascii="Arial" w:hAnsi="Arial" w:cs="Arial"/>
        </w:rPr>
        <w:t>.</w:t>
      </w:r>
    </w:p>
    <w:p w14:paraId="2F437315" w14:textId="77777777" w:rsidR="000F1467" w:rsidRDefault="000F1467">
      <w:pPr>
        <w:spacing w:after="0" w:line="240" w:lineRule="auto"/>
        <w:rPr>
          <w:rFonts w:ascii="Arial" w:hAnsi="Arial" w:cs="Arial"/>
          <w:b/>
          <w:bCs/>
        </w:rPr>
      </w:pPr>
    </w:p>
    <w:p w14:paraId="5C8CEF53" w14:textId="10634207" w:rsidR="00ED3D6C" w:rsidRDefault="003455BD" w:rsidP="00D770D6">
      <w:pPr>
        <w:spacing w:after="0" w:line="240" w:lineRule="auto"/>
        <w:rPr>
          <w:rFonts w:ascii="Arial" w:hAnsi="Arial" w:cs="Arial"/>
          <w:b/>
          <w:bCs/>
        </w:rPr>
      </w:pPr>
      <w:r>
        <w:rPr>
          <w:rFonts w:ascii="Arial" w:hAnsi="Arial" w:cs="Arial"/>
          <w:b/>
          <w:bCs/>
        </w:rPr>
        <w:t>Summary</w:t>
      </w:r>
    </w:p>
    <w:p w14:paraId="25C61F64" w14:textId="058797B1" w:rsidR="00ED3D6C" w:rsidRDefault="00ED3D6C" w:rsidP="00D770D6">
      <w:pPr>
        <w:spacing w:after="0" w:line="240" w:lineRule="auto"/>
        <w:ind w:firstLine="567"/>
        <w:jc w:val="both"/>
        <w:rPr>
          <w:rFonts w:ascii="Arial" w:hAnsi="Arial" w:cs="Arial"/>
        </w:rPr>
      </w:pPr>
      <w:r>
        <w:rPr>
          <w:rFonts w:ascii="Arial" w:hAnsi="Arial" w:cs="Arial"/>
        </w:rPr>
        <w:t xml:space="preserve">The provision of non-pharmacological therapy </w:t>
      </w:r>
      <w:r>
        <w:rPr>
          <w:rFonts w:ascii="Arial" w:hAnsi="Arial" w:cs="Arial"/>
          <w:i/>
          <w:iCs/>
        </w:rPr>
        <w:t>Progressive Muscle Relaxation</w:t>
      </w:r>
      <w:r>
        <w:rPr>
          <w:rFonts w:ascii="Arial" w:hAnsi="Arial" w:cs="Arial"/>
        </w:rPr>
        <w:t xml:space="preserve"> (PMR) has an effect in reducing back pain in third trimester pregnant women at the Karangpandan Health Center, Karanganyar Regency. </w:t>
      </w:r>
      <w:r w:rsidR="003455BD">
        <w:rPr>
          <w:rFonts w:ascii="Arial" w:hAnsi="Arial" w:cs="Arial"/>
        </w:rPr>
        <w:t>I</w:t>
      </w:r>
      <w:r>
        <w:rPr>
          <w:rFonts w:ascii="Arial" w:hAnsi="Arial" w:cs="Arial"/>
        </w:rPr>
        <w:t xml:space="preserve">t is </w:t>
      </w:r>
      <w:r w:rsidR="003455BD">
        <w:rPr>
          <w:rFonts w:ascii="Arial" w:hAnsi="Arial" w:cs="Arial"/>
        </w:rPr>
        <w:t>recommended that</w:t>
      </w:r>
      <w:r>
        <w:rPr>
          <w:rFonts w:ascii="Arial" w:hAnsi="Arial" w:cs="Arial"/>
        </w:rPr>
        <w:t xml:space="preserve"> </w:t>
      </w:r>
      <w:r>
        <w:rPr>
          <w:rFonts w:ascii="Arial" w:hAnsi="Arial" w:cs="Arial"/>
          <w:i/>
          <w:iCs/>
        </w:rPr>
        <w:t>Progressive Muscle Relaxation</w:t>
      </w:r>
      <w:r>
        <w:rPr>
          <w:rFonts w:ascii="Arial" w:hAnsi="Arial" w:cs="Arial"/>
        </w:rPr>
        <w:t xml:space="preserve"> (PMR) </w:t>
      </w:r>
      <w:r w:rsidR="003455BD">
        <w:rPr>
          <w:rFonts w:ascii="Arial" w:hAnsi="Arial" w:cs="Arial"/>
        </w:rPr>
        <w:t>might be as</w:t>
      </w:r>
      <w:r>
        <w:rPr>
          <w:rFonts w:ascii="Arial" w:hAnsi="Arial" w:cs="Arial"/>
        </w:rPr>
        <w:t xml:space="preserve"> an alternative management of back pain in third trimester pregnant women.</w:t>
      </w:r>
    </w:p>
    <w:p w14:paraId="23F28AA1" w14:textId="0581C488" w:rsidR="00771628" w:rsidRPr="001D325E" w:rsidRDefault="001D325E" w:rsidP="001D325E">
      <w:pPr>
        <w:spacing w:after="0" w:line="240" w:lineRule="auto"/>
        <w:jc w:val="both"/>
        <w:rPr>
          <w:rFonts w:ascii="Arial" w:hAnsi="Arial" w:cs="Arial"/>
          <w:b/>
          <w:bCs/>
        </w:rPr>
      </w:pPr>
      <w:r w:rsidRPr="001D325E">
        <w:rPr>
          <w:rFonts w:ascii="Arial" w:hAnsi="Arial" w:cs="Arial"/>
          <w:b/>
          <w:bCs/>
        </w:rPr>
        <w:t>Acknowledgement</w:t>
      </w:r>
    </w:p>
    <w:p w14:paraId="39047754" w14:textId="17651553" w:rsidR="001D325E" w:rsidRDefault="001D325E" w:rsidP="00D770D6">
      <w:pPr>
        <w:spacing w:after="0" w:line="240" w:lineRule="auto"/>
        <w:ind w:firstLine="567"/>
        <w:jc w:val="both"/>
        <w:rPr>
          <w:rFonts w:ascii="Arial" w:hAnsi="Arial" w:cs="Arial"/>
        </w:rPr>
      </w:pPr>
      <w:r>
        <w:rPr>
          <w:rFonts w:ascii="Arial" w:hAnsi="Arial" w:cs="Arial"/>
        </w:rPr>
        <w:t xml:space="preserve">There is no conflict of interest by authors during conducting the study. The authors declare that no funding for this research. </w:t>
      </w:r>
    </w:p>
    <w:p w14:paraId="0652002D" w14:textId="77777777" w:rsidR="000F1467" w:rsidRDefault="000F1467">
      <w:pPr>
        <w:spacing w:after="0" w:line="240" w:lineRule="auto"/>
        <w:ind w:firstLine="567"/>
        <w:jc w:val="both"/>
        <w:rPr>
          <w:rFonts w:ascii="Arial" w:hAnsi="Arial" w:cs="Arial"/>
        </w:rPr>
      </w:pPr>
    </w:p>
    <w:p w14:paraId="12DD6C0F" w14:textId="508EAE07" w:rsidR="000F1467" w:rsidRDefault="00ED3D6C">
      <w:pPr>
        <w:spacing w:after="0" w:line="240" w:lineRule="auto"/>
        <w:rPr>
          <w:rFonts w:ascii="Arial" w:hAnsi="Arial" w:cs="Arial"/>
          <w:b/>
          <w:bCs/>
        </w:rPr>
      </w:pPr>
      <w:r>
        <w:rPr>
          <w:rFonts w:ascii="Arial" w:hAnsi="Arial" w:cs="Arial"/>
          <w:b/>
          <w:bCs/>
        </w:rPr>
        <w:t>REFERENCES</w:t>
      </w:r>
    </w:p>
    <w:p w14:paraId="538735A7" w14:textId="77777777" w:rsidR="000F1467" w:rsidRDefault="000F62F0">
      <w:pPr>
        <w:widowControl w:val="0"/>
        <w:autoSpaceDE w:val="0"/>
        <w:autoSpaceDN w:val="0"/>
        <w:adjustRightInd w:val="0"/>
        <w:spacing w:after="0" w:line="240" w:lineRule="auto"/>
        <w:ind w:left="426" w:hanging="426"/>
        <w:jc w:val="both"/>
        <w:rPr>
          <w:rFonts w:ascii="Arial" w:hAnsi="Arial" w:cs="Arial"/>
          <w:szCs w:val="24"/>
        </w:rPr>
      </w:pPr>
      <w:r>
        <w:rPr>
          <w:rFonts w:ascii="Arial" w:hAnsi="Arial" w:cs="Arial"/>
          <w:b/>
          <w:bCs/>
        </w:rPr>
        <w:fldChar w:fldCharType="begin" w:fldLock="1"/>
      </w:r>
      <w:r>
        <w:rPr>
          <w:rFonts w:ascii="Arial" w:hAnsi="Arial" w:cs="Arial"/>
          <w:b/>
          <w:bCs/>
        </w:rPr>
        <w:instrText xml:space="preserve">ADDIN Mendeley Bibliography CSL_BIBLIOGRAPHY </w:instrText>
      </w:r>
      <w:r>
        <w:rPr>
          <w:rFonts w:ascii="Arial" w:hAnsi="Arial" w:cs="Arial"/>
          <w:b/>
          <w:bCs/>
        </w:rPr>
        <w:fldChar w:fldCharType="separate"/>
      </w:r>
      <w:r>
        <w:rPr>
          <w:rFonts w:ascii="Arial" w:hAnsi="Arial" w:cs="Arial"/>
          <w:szCs w:val="24"/>
        </w:rPr>
        <w:t xml:space="preserve">1. </w:t>
      </w:r>
      <w:r>
        <w:rPr>
          <w:rFonts w:ascii="Arial" w:hAnsi="Arial" w:cs="Arial"/>
          <w:szCs w:val="24"/>
        </w:rPr>
        <w:tab/>
        <w:t xml:space="preserve">Lestaluhu V. Studi Kasus: Penatalaksanaan Terapi Komplementer Pada Ibu Hamil Trimester Iii Dengan Nyeri Punggung. </w:t>
      </w:r>
      <w:r>
        <w:rPr>
          <w:rFonts w:ascii="Arial" w:hAnsi="Arial" w:cs="Arial"/>
          <w:i/>
          <w:iCs/>
          <w:szCs w:val="24"/>
        </w:rPr>
        <w:t>J Kebidanan</w:t>
      </w:r>
      <w:r>
        <w:rPr>
          <w:rFonts w:ascii="Arial" w:hAnsi="Arial" w:cs="Arial"/>
          <w:szCs w:val="24"/>
        </w:rPr>
        <w:t>. 2022;2(2):96-103. doi:10.32695/jbd.v2i2.406</w:t>
      </w:r>
    </w:p>
    <w:p w14:paraId="05223627" w14:textId="77777777" w:rsidR="000F1467" w:rsidRDefault="000F62F0">
      <w:pPr>
        <w:widowControl w:val="0"/>
        <w:autoSpaceDE w:val="0"/>
        <w:autoSpaceDN w:val="0"/>
        <w:adjustRightInd w:val="0"/>
        <w:spacing w:after="0" w:line="240" w:lineRule="auto"/>
        <w:ind w:left="426" w:hanging="426"/>
        <w:jc w:val="both"/>
        <w:rPr>
          <w:rFonts w:ascii="Arial" w:hAnsi="Arial" w:cs="Arial"/>
          <w:szCs w:val="24"/>
        </w:rPr>
      </w:pPr>
      <w:r>
        <w:rPr>
          <w:rFonts w:ascii="Arial" w:hAnsi="Arial" w:cs="Arial"/>
          <w:szCs w:val="24"/>
        </w:rPr>
        <w:t xml:space="preserve">2. </w:t>
      </w:r>
      <w:r>
        <w:rPr>
          <w:rFonts w:ascii="Arial" w:hAnsi="Arial" w:cs="Arial"/>
          <w:szCs w:val="24"/>
        </w:rPr>
        <w:tab/>
        <w:t xml:space="preserve">Riadinni A. Hubungan Senam Hamil Dengan Rasa Nyaman Tidur. </w:t>
      </w:r>
      <w:r>
        <w:rPr>
          <w:rFonts w:ascii="Arial" w:hAnsi="Arial" w:cs="Arial"/>
          <w:i/>
          <w:iCs/>
          <w:szCs w:val="24"/>
        </w:rPr>
        <w:t>J Keperawatan Widya Gantari Indones</w:t>
      </w:r>
      <w:r>
        <w:rPr>
          <w:rFonts w:ascii="Arial" w:hAnsi="Arial" w:cs="Arial"/>
          <w:szCs w:val="24"/>
        </w:rPr>
        <w:t>. 2020;4(1):1-8.</w:t>
      </w:r>
    </w:p>
    <w:p w14:paraId="0C84364F" w14:textId="77777777" w:rsidR="000F1467" w:rsidRDefault="000F62F0">
      <w:pPr>
        <w:widowControl w:val="0"/>
        <w:autoSpaceDE w:val="0"/>
        <w:autoSpaceDN w:val="0"/>
        <w:adjustRightInd w:val="0"/>
        <w:spacing w:after="0" w:line="240" w:lineRule="auto"/>
        <w:ind w:left="426" w:hanging="426"/>
        <w:jc w:val="both"/>
        <w:rPr>
          <w:rFonts w:ascii="Arial" w:hAnsi="Arial" w:cs="Arial"/>
          <w:szCs w:val="24"/>
        </w:rPr>
      </w:pPr>
      <w:r>
        <w:rPr>
          <w:rFonts w:ascii="Arial" w:hAnsi="Arial" w:cs="Arial"/>
          <w:szCs w:val="24"/>
        </w:rPr>
        <w:t xml:space="preserve">3. </w:t>
      </w:r>
      <w:r>
        <w:rPr>
          <w:rFonts w:ascii="Arial" w:hAnsi="Arial" w:cs="Arial"/>
          <w:szCs w:val="24"/>
        </w:rPr>
        <w:tab/>
        <w:t xml:space="preserve">Hidayati U. Systematic Review: Senam Hamil Untuk Masa Kehamilan Dan Persiapan Persalinan. </w:t>
      </w:r>
      <w:r>
        <w:rPr>
          <w:rFonts w:ascii="Arial" w:hAnsi="Arial" w:cs="Arial"/>
          <w:i/>
          <w:iCs/>
          <w:szCs w:val="24"/>
        </w:rPr>
        <w:t>PLACENTUM J Ilm Kesehat dan Apl</w:t>
      </w:r>
      <w:r>
        <w:rPr>
          <w:rFonts w:ascii="Arial" w:hAnsi="Arial" w:cs="Arial"/>
          <w:szCs w:val="24"/>
        </w:rPr>
        <w:t>. 2019;7(2):8. doi:10.20961/placentum.v7i2.29732</w:t>
      </w:r>
    </w:p>
    <w:p w14:paraId="47243AC2" w14:textId="77777777" w:rsidR="000F1467" w:rsidRDefault="000F62F0">
      <w:pPr>
        <w:widowControl w:val="0"/>
        <w:autoSpaceDE w:val="0"/>
        <w:autoSpaceDN w:val="0"/>
        <w:adjustRightInd w:val="0"/>
        <w:spacing w:after="0" w:line="240" w:lineRule="auto"/>
        <w:ind w:left="426" w:hanging="426"/>
        <w:jc w:val="both"/>
        <w:rPr>
          <w:rFonts w:ascii="Arial" w:hAnsi="Arial" w:cs="Arial"/>
          <w:szCs w:val="24"/>
        </w:rPr>
      </w:pPr>
      <w:r>
        <w:rPr>
          <w:rFonts w:ascii="Arial" w:hAnsi="Arial" w:cs="Arial"/>
          <w:szCs w:val="24"/>
        </w:rPr>
        <w:t xml:space="preserve">4. </w:t>
      </w:r>
      <w:r>
        <w:rPr>
          <w:rFonts w:ascii="Arial" w:hAnsi="Arial" w:cs="Arial"/>
          <w:szCs w:val="24"/>
        </w:rPr>
        <w:tab/>
        <w:t xml:space="preserve">Rahmawati NA, Marufa SA, Rahmanto S, Handiny DLM, Lestari MAA. Pengaruh Kombinasi Breathing Exercise dan Progressive Muscle Relaxation Dalam Menurunkan </w:t>
      </w:r>
      <w:r>
        <w:rPr>
          <w:rFonts w:ascii="Arial" w:hAnsi="Arial" w:cs="Arial"/>
          <w:szCs w:val="24"/>
        </w:rPr>
        <w:lastRenderedPageBreak/>
        <w:t xml:space="preserve">Nyeri Punggung dan Sesak Napas Ibu Hamil Trimester III. </w:t>
      </w:r>
      <w:r>
        <w:rPr>
          <w:rFonts w:ascii="Arial" w:hAnsi="Arial" w:cs="Arial"/>
          <w:i/>
          <w:iCs/>
          <w:szCs w:val="24"/>
        </w:rPr>
        <w:t>Physiother Heal Sci</w:t>
      </w:r>
      <w:r>
        <w:rPr>
          <w:rFonts w:ascii="Arial" w:hAnsi="Arial" w:cs="Arial"/>
          <w:szCs w:val="24"/>
        </w:rPr>
        <w:t>. 2021;3(2):95-100. doi:10.22219/physiohs.v3i2.19449</w:t>
      </w:r>
    </w:p>
    <w:p w14:paraId="53EEF7F2" w14:textId="77777777" w:rsidR="000F1467" w:rsidRDefault="000F62F0">
      <w:pPr>
        <w:widowControl w:val="0"/>
        <w:autoSpaceDE w:val="0"/>
        <w:autoSpaceDN w:val="0"/>
        <w:adjustRightInd w:val="0"/>
        <w:spacing w:after="0" w:line="240" w:lineRule="auto"/>
        <w:ind w:left="426" w:hanging="426"/>
        <w:jc w:val="both"/>
        <w:rPr>
          <w:rFonts w:ascii="Arial" w:hAnsi="Arial" w:cs="Arial"/>
          <w:szCs w:val="24"/>
        </w:rPr>
      </w:pPr>
      <w:r>
        <w:rPr>
          <w:rFonts w:ascii="Arial" w:hAnsi="Arial" w:cs="Arial"/>
          <w:szCs w:val="24"/>
        </w:rPr>
        <w:t xml:space="preserve">5. </w:t>
      </w:r>
      <w:r>
        <w:rPr>
          <w:rFonts w:ascii="Arial" w:hAnsi="Arial" w:cs="Arial"/>
          <w:szCs w:val="24"/>
        </w:rPr>
        <w:tab/>
        <w:t xml:space="preserve">Dewi PK, Patimah S, Khairiyah I. Pengaruh Relaksasi Otot Progresif Terhadap Penurunan Nyeri Punggung Bagian Bawah Ibu Hamil Trimester III. </w:t>
      </w:r>
      <w:r>
        <w:rPr>
          <w:rFonts w:ascii="Arial" w:hAnsi="Arial" w:cs="Arial"/>
          <w:i/>
          <w:iCs/>
          <w:szCs w:val="24"/>
        </w:rPr>
        <w:t>J Bidan</w:t>
      </w:r>
      <w:r>
        <w:rPr>
          <w:rFonts w:ascii="Arial" w:hAnsi="Arial" w:cs="Arial"/>
          <w:szCs w:val="24"/>
        </w:rPr>
        <w:t>. 2018;4(02):16-24.</w:t>
      </w:r>
    </w:p>
    <w:p w14:paraId="11AAE618" w14:textId="77777777" w:rsidR="000F1467" w:rsidRDefault="000F62F0">
      <w:pPr>
        <w:widowControl w:val="0"/>
        <w:autoSpaceDE w:val="0"/>
        <w:autoSpaceDN w:val="0"/>
        <w:adjustRightInd w:val="0"/>
        <w:spacing w:after="0" w:line="240" w:lineRule="auto"/>
        <w:ind w:left="426" w:hanging="426"/>
        <w:jc w:val="both"/>
        <w:rPr>
          <w:rFonts w:ascii="Arial" w:hAnsi="Arial" w:cs="Arial"/>
          <w:szCs w:val="24"/>
        </w:rPr>
      </w:pPr>
      <w:r>
        <w:rPr>
          <w:rFonts w:ascii="Arial" w:hAnsi="Arial" w:cs="Arial"/>
          <w:szCs w:val="24"/>
        </w:rPr>
        <w:t xml:space="preserve">6. </w:t>
      </w:r>
      <w:r>
        <w:rPr>
          <w:rFonts w:ascii="Arial" w:hAnsi="Arial" w:cs="Arial"/>
          <w:szCs w:val="24"/>
        </w:rPr>
        <w:tab/>
        <w:t xml:space="preserve">Koukoulithras I, Stamouli A, Kolokotsios S, Plexousakis M, Mavrogiannopoulou C. The Effectiveness of Non-Pharmaceutical Interventions Upon Pregnancy-Related Low Back Pain: A Systematic Review and Meta-Analysis. </w:t>
      </w:r>
      <w:r>
        <w:rPr>
          <w:rFonts w:ascii="Arial" w:hAnsi="Arial" w:cs="Arial"/>
          <w:i/>
          <w:iCs/>
          <w:szCs w:val="24"/>
        </w:rPr>
        <w:t>Cureus</w:t>
      </w:r>
      <w:r>
        <w:rPr>
          <w:rFonts w:ascii="Arial" w:hAnsi="Arial" w:cs="Arial"/>
          <w:szCs w:val="24"/>
        </w:rPr>
        <w:t>. 2021;13(1):1-11. doi:10.7759/cureus.13011</w:t>
      </w:r>
    </w:p>
    <w:p w14:paraId="6449DEC3" w14:textId="77777777" w:rsidR="000F1467" w:rsidRDefault="000F62F0">
      <w:pPr>
        <w:widowControl w:val="0"/>
        <w:autoSpaceDE w:val="0"/>
        <w:autoSpaceDN w:val="0"/>
        <w:adjustRightInd w:val="0"/>
        <w:spacing w:after="0" w:line="240" w:lineRule="auto"/>
        <w:ind w:left="426" w:hanging="426"/>
        <w:jc w:val="both"/>
        <w:rPr>
          <w:rFonts w:ascii="Arial" w:hAnsi="Arial" w:cs="Arial"/>
          <w:szCs w:val="24"/>
        </w:rPr>
      </w:pPr>
      <w:r>
        <w:rPr>
          <w:rFonts w:ascii="Arial" w:hAnsi="Arial" w:cs="Arial"/>
          <w:szCs w:val="24"/>
        </w:rPr>
        <w:t xml:space="preserve">7. </w:t>
      </w:r>
      <w:r>
        <w:rPr>
          <w:rFonts w:ascii="Arial" w:hAnsi="Arial" w:cs="Arial"/>
          <w:szCs w:val="24"/>
        </w:rPr>
        <w:tab/>
        <w:t xml:space="preserve">Sari AP, Farida F. Kombinasi Teknik Effleurage Massage dan Terapi Akupresur terhadap Nyeri Punggung Ibu Hamil Trimester III. </w:t>
      </w:r>
      <w:r>
        <w:rPr>
          <w:rFonts w:ascii="Arial" w:hAnsi="Arial" w:cs="Arial"/>
          <w:i/>
          <w:iCs/>
          <w:szCs w:val="24"/>
        </w:rPr>
        <w:t>J Bidan Cerdas</w:t>
      </w:r>
      <w:r>
        <w:rPr>
          <w:rFonts w:ascii="Arial" w:hAnsi="Arial" w:cs="Arial"/>
          <w:szCs w:val="24"/>
        </w:rPr>
        <w:t>. 2021;3(4):137-145. doi:10.33860/jbc.v3i4.565</w:t>
      </w:r>
    </w:p>
    <w:p w14:paraId="00F3D9F4" w14:textId="77777777" w:rsidR="000F1467" w:rsidRDefault="000F62F0">
      <w:pPr>
        <w:widowControl w:val="0"/>
        <w:autoSpaceDE w:val="0"/>
        <w:autoSpaceDN w:val="0"/>
        <w:adjustRightInd w:val="0"/>
        <w:spacing w:after="0" w:line="240" w:lineRule="auto"/>
        <w:ind w:left="426" w:hanging="426"/>
        <w:jc w:val="both"/>
        <w:rPr>
          <w:rFonts w:ascii="Arial" w:hAnsi="Arial" w:cs="Arial"/>
          <w:szCs w:val="24"/>
        </w:rPr>
      </w:pPr>
      <w:r>
        <w:rPr>
          <w:rFonts w:ascii="Arial" w:hAnsi="Arial" w:cs="Arial"/>
          <w:szCs w:val="24"/>
        </w:rPr>
        <w:t xml:space="preserve">8. </w:t>
      </w:r>
      <w:r>
        <w:rPr>
          <w:rFonts w:ascii="Arial" w:hAnsi="Arial" w:cs="Arial"/>
          <w:szCs w:val="24"/>
        </w:rPr>
        <w:tab/>
        <w:t xml:space="preserve">Sulastri M, Nurakilah H, Marlina L, Nurfikah I. Penatalaksanaan Nyeri Punggung Pada Ibu Hamil Trimester III dengan Metode Kinesio Tapping Berdasarkan Standar Profesi Bidan. </w:t>
      </w:r>
      <w:r>
        <w:rPr>
          <w:rFonts w:ascii="Arial" w:hAnsi="Arial" w:cs="Arial"/>
          <w:i/>
          <w:iCs/>
          <w:szCs w:val="24"/>
        </w:rPr>
        <w:t>Media Inf</w:t>
      </w:r>
      <w:r>
        <w:rPr>
          <w:rFonts w:ascii="Arial" w:hAnsi="Arial" w:cs="Arial"/>
          <w:szCs w:val="24"/>
        </w:rPr>
        <w:t>. 2022;18(2):145-161. doi:10.37160/bmi.v18i2.81</w:t>
      </w:r>
    </w:p>
    <w:p w14:paraId="25FD0377" w14:textId="77777777" w:rsidR="000F1467" w:rsidRDefault="000F62F0">
      <w:pPr>
        <w:widowControl w:val="0"/>
        <w:autoSpaceDE w:val="0"/>
        <w:autoSpaceDN w:val="0"/>
        <w:adjustRightInd w:val="0"/>
        <w:spacing w:after="0" w:line="240" w:lineRule="auto"/>
        <w:ind w:left="426" w:hanging="426"/>
        <w:jc w:val="both"/>
        <w:rPr>
          <w:rFonts w:ascii="Arial" w:hAnsi="Arial" w:cs="Arial"/>
          <w:szCs w:val="24"/>
        </w:rPr>
      </w:pPr>
      <w:r>
        <w:rPr>
          <w:rFonts w:ascii="Arial" w:hAnsi="Arial" w:cs="Arial"/>
          <w:szCs w:val="24"/>
        </w:rPr>
        <w:t xml:space="preserve">9. </w:t>
      </w:r>
      <w:r>
        <w:rPr>
          <w:rFonts w:ascii="Arial" w:hAnsi="Arial" w:cs="Arial"/>
          <w:szCs w:val="24"/>
        </w:rPr>
        <w:tab/>
        <w:t xml:space="preserve">Ismawati S, Hadriani H, Sarliana S. Pijat Hamil dan Relaksasi Nafas Dalam Menurunkan Nyeri Punggung Ibu Hamil Trimester III. </w:t>
      </w:r>
      <w:r>
        <w:rPr>
          <w:rFonts w:ascii="Arial" w:hAnsi="Arial" w:cs="Arial"/>
          <w:i/>
          <w:iCs/>
          <w:szCs w:val="24"/>
        </w:rPr>
        <w:t>Napande  J Bidan</w:t>
      </w:r>
      <w:r>
        <w:rPr>
          <w:rFonts w:ascii="Arial" w:hAnsi="Arial" w:cs="Arial"/>
          <w:szCs w:val="24"/>
        </w:rPr>
        <w:t>. 2022;1(1):48-56. doi:10.33860/njb.v1i1.1049</w:t>
      </w:r>
    </w:p>
    <w:p w14:paraId="767AAAF2" w14:textId="77777777" w:rsidR="000F1467" w:rsidRDefault="000F62F0">
      <w:pPr>
        <w:widowControl w:val="0"/>
        <w:autoSpaceDE w:val="0"/>
        <w:autoSpaceDN w:val="0"/>
        <w:adjustRightInd w:val="0"/>
        <w:spacing w:after="0" w:line="240" w:lineRule="auto"/>
        <w:ind w:left="426" w:hanging="426"/>
        <w:jc w:val="both"/>
        <w:rPr>
          <w:rFonts w:ascii="Arial" w:hAnsi="Arial" w:cs="Arial"/>
          <w:szCs w:val="24"/>
        </w:rPr>
      </w:pPr>
      <w:r>
        <w:rPr>
          <w:rFonts w:ascii="Arial" w:hAnsi="Arial" w:cs="Arial"/>
          <w:szCs w:val="24"/>
        </w:rPr>
        <w:t xml:space="preserve">10. </w:t>
      </w:r>
      <w:r>
        <w:rPr>
          <w:rFonts w:ascii="Arial" w:hAnsi="Arial" w:cs="Arial"/>
          <w:szCs w:val="24"/>
        </w:rPr>
        <w:tab/>
        <w:t xml:space="preserve">Amin M, Novita N. Senam Hamil Untuk Mengurangi Nyeri Punggung Bawah Ibu Trimester III. </w:t>
      </w:r>
      <w:r>
        <w:rPr>
          <w:rFonts w:ascii="Arial" w:hAnsi="Arial" w:cs="Arial"/>
          <w:i/>
          <w:iCs/>
          <w:szCs w:val="24"/>
        </w:rPr>
        <w:t>JKM  J Keperawatan Merdeka</w:t>
      </w:r>
      <w:r>
        <w:rPr>
          <w:rFonts w:ascii="Arial" w:hAnsi="Arial" w:cs="Arial"/>
          <w:szCs w:val="24"/>
        </w:rPr>
        <w:t>. 2022;2(1):66-72. doi:10.36086/jkm.v2i1.1283</w:t>
      </w:r>
    </w:p>
    <w:p w14:paraId="5AFCEC87" w14:textId="77777777" w:rsidR="000F1467" w:rsidRDefault="000F62F0">
      <w:pPr>
        <w:widowControl w:val="0"/>
        <w:autoSpaceDE w:val="0"/>
        <w:autoSpaceDN w:val="0"/>
        <w:adjustRightInd w:val="0"/>
        <w:spacing w:after="0" w:line="240" w:lineRule="auto"/>
        <w:ind w:left="426" w:hanging="426"/>
        <w:jc w:val="both"/>
        <w:rPr>
          <w:rFonts w:ascii="Arial" w:hAnsi="Arial" w:cs="Arial"/>
          <w:szCs w:val="24"/>
        </w:rPr>
      </w:pPr>
      <w:r>
        <w:rPr>
          <w:rFonts w:ascii="Arial" w:hAnsi="Arial" w:cs="Arial"/>
          <w:szCs w:val="24"/>
        </w:rPr>
        <w:t xml:space="preserve">11. </w:t>
      </w:r>
      <w:r>
        <w:rPr>
          <w:rFonts w:ascii="Arial" w:hAnsi="Arial" w:cs="Arial"/>
          <w:szCs w:val="24"/>
        </w:rPr>
        <w:tab/>
        <w:t xml:space="preserve">Fira H, Apriza A, Wati NK. Pengaruh Teknik Relaksasi Otot </w:t>
      </w:r>
      <w:r>
        <w:rPr>
          <w:rFonts w:ascii="Arial" w:hAnsi="Arial" w:cs="Arial"/>
          <w:szCs w:val="24"/>
        </w:rPr>
        <w:t xml:space="preserve">Progresif Terhadap Penurunan Skala Nyeri Menstruasi (Dismenore) Pada Remaja Putri Di Desa Pulau Jambu. </w:t>
      </w:r>
      <w:r>
        <w:rPr>
          <w:rFonts w:ascii="Arial" w:hAnsi="Arial" w:cs="Arial"/>
          <w:i/>
          <w:iCs/>
          <w:szCs w:val="24"/>
        </w:rPr>
        <w:t>PREPOTIF  J Kesehat Masy</w:t>
      </w:r>
      <w:r>
        <w:rPr>
          <w:rFonts w:ascii="Arial" w:hAnsi="Arial" w:cs="Arial"/>
          <w:szCs w:val="24"/>
        </w:rPr>
        <w:t>. 2021;5(1):400-407. doi:10.31004/prepotif.v5i1.1550</w:t>
      </w:r>
    </w:p>
    <w:p w14:paraId="340ADAC6" w14:textId="77777777" w:rsidR="000F1467" w:rsidRDefault="000F62F0">
      <w:pPr>
        <w:widowControl w:val="0"/>
        <w:autoSpaceDE w:val="0"/>
        <w:autoSpaceDN w:val="0"/>
        <w:adjustRightInd w:val="0"/>
        <w:spacing w:after="0" w:line="240" w:lineRule="auto"/>
        <w:ind w:left="426" w:hanging="426"/>
        <w:jc w:val="both"/>
        <w:rPr>
          <w:rFonts w:ascii="Arial" w:hAnsi="Arial" w:cs="Arial"/>
          <w:szCs w:val="24"/>
        </w:rPr>
      </w:pPr>
      <w:r>
        <w:rPr>
          <w:rFonts w:ascii="Arial" w:hAnsi="Arial" w:cs="Arial"/>
          <w:szCs w:val="24"/>
        </w:rPr>
        <w:t xml:space="preserve">12. </w:t>
      </w:r>
      <w:r>
        <w:rPr>
          <w:rFonts w:ascii="Arial" w:hAnsi="Arial" w:cs="Arial"/>
          <w:szCs w:val="24"/>
        </w:rPr>
        <w:tab/>
        <w:t xml:space="preserve">Raharjo R, Ayuk Naimah, Rini Setyawati. Analisis Efektivitas Tehnik Relaksasi Progresif Terhadap Nyeri Luka Episiotomi Pada Ibu Post Partum di RSUD Genteng Banyuwangi. </w:t>
      </w:r>
      <w:r>
        <w:rPr>
          <w:rFonts w:ascii="Arial" w:hAnsi="Arial" w:cs="Arial"/>
          <w:i/>
          <w:iCs/>
          <w:szCs w:val="24"/>
        </w:rPr>
        <w:t>Prof Heal J</w:t>
      </w:r>
      <w:r>
        <w:rPr>
          <w:rFonts w:ascii="Arial" w:hAnsi="Arial" w:cs="Arial"/>
          <w:szCs w:val="24"/>
        </w:rPr>
        <w:t>. 2023;4(2):287-294. doi:10.54832/phj.v4i2.390</w:t>
      </w:r>
    </w:p>
    <w:p w14:paraId="1F77AEB4" w14:textId="77777777" w:rsidR="000F1467" w:rsidRDefault="000F62F0">
      <w:pPr>
        <w:widowControl w:val="0"/>
        <w:autoSpaceDE w:val="0"/>
        <w:autoSpaceDN w:val="0"/>
        <w:adjustRightInd w:val="0"/>
        <w:spacing w:after="0" w:line="240" w:lineRule="auto"/>
        <w:ind w:left="426" w:hanging="426"/>
        <w:jc w:val="both"/>
        <w:rPr>
          <w:rFonts w:ascii="Arial" w:hAnsi="Arial" w:cs="Arial"/>
          <w:szCs w:val="24"/>
        </w:rPr>
      </w:pPr>
      <w:r>
        <w:rPr>
          <w:rFonts w:ascii="Arial" w:hAnsi="Arial" w:cs="Arial"/>
          <w:szCs w:val="24"/>
        </w:rPr>
        <w:t xml:space="preserve">13. </w:t>
      </w:r>
      <w:r>
        <w:rPr>
          <w:rFonts w:ascii="Arial" w:hAnsi="Arial" w:cs="Arial"/>
          <w:szCs w:val="24"/>
        </w:rPr>
        <w:tab/>
        <w:t xml:space="preserve">Mueller SM, Grunwald M. Effects, Side Effects and Contraindications of Relaxation Massage During Pregnancy: A Systematic Review of Randomized Controlled Trials. </w:t>
      </w:r>
      <w:r>
        <w:rPr>
          <w:rFonts w:ascii="Arial" w:hAnsi="Arial" w:cs="Arial"/>
          <w:i/>
          <w:iCs/>
          <w:szCs w:val="24"/>
        </w:rPr>
        <w:t>J Clin Med</w:t>
      </w:r>
      <w:r>
        <w:rPr>
          <w:rFonts w:ascii="Arial" w:hAnsi="Arial" w:cs="Arial"/>
          <w:szCs w:val="24"/>
        </w:rPr>
        <w:t>. 2021;10(3485):1-17. doi:10.3390/jcm10163485</w:t>
      </w:r>
    </w:p>
    <w:p w14:paraId="4D7601E3" w14:textId="1BD4C56D" w:rsidR="000F1467" w:rsidRDefault="000F62F0">
      <w:pPr>
        <w:widowControl w:val="0"/>
        <w:autoSpaceDE w:val="0"/>
        <w:autoSpaceDN w:val="0"/>
        <w:adjustRightInd w:val="0"/>
        <w:spacing w:after="0" w:line="240" w:lineRule="auto"/>
        <w:ind w:left="426" w:hanging="426"/>
        <w:jc w:val="both"/>
        <w:rPr>
          <w:rFonts w:ascii="Arial" w:hAnsi="Arial" w:cs="Arial"/>
          <w:szCs w:val="24"/>
        </w:rPr>
      </w:pPr>
      <w:r>
        <w:rPr>
          <w:rFonts w:ascii="Arial" w:hAnsi="Arial" w:cs="Arial"/>
          <w:szCs w:val="24"/>
        </w:rPr>
        <w:t xml:space="preserve">14. </w:t>
      </w:r>
      <w:r>
        <w:rPr>
          <w:rFonts w:ascii="Arial" w:hAnsi="Arial" w:cs="Arial"/>
          <w:szCs w:val="24"/>
        </w:rPr>
        <w:tab/>
        <w:t xml:space="preserve">Purwati NWY, Aswitami GAP, Sumawati NMR. Efektifitas Teknik Relaksasi Otot Progresif Terhadap Kecemasan Ibu Hamil Trimester I Di UPTD </w:t>
      </w:r>
      <w:r w:rsidR="004233B9">
        <w:rPr>
          <w:rFonts w:ascii="Arial" w:hAnsi="Arial" w:cs="Arial"/>
          <w:szCs w:val="24"/>
        </w:rPr>
        <w:t>Public Health Center of</w:t>
      </w:r>
      <w:r>
        <w:rPr>
          <w:rFonts w:ascii="Arial" w:hAnsi="Arial" w:cs="Arial"/>
          <w:szCs w:val="24"/>
        </w:rPr>
        <w:t xml:space="preserve"> Kuta II. </w:t>
      </w:r>
      <w:r>
        <w:rPr>
          <w:rFonts w:ascii="Arial" w:hAnsi="Arial" w:cs="Arial"/>
          <w:i/>
          <w:iCs/>
          <w:szCs w:val="24"/>
        </w:rPr>
        <w:t>J Med Husada</w:t>
      </w:r>
      <w:r>
        <w:rPr>
          <w:rFonts w:ascii="Arial" w:hAnsi="Arial" w:cs="Arial"/>
          <w:szCs w:val="24"/>
        </w:rPr>
        <w:t>. 2023;6(2):67-72.</w:t>
      </w:r>
    </w:p>
    <w:p w14:paraId="43333AC8" w14:textId="77777777" w:rsidR="000F1467" w:rsidRDefault="000F62F0">
      <w:pPr>
        <w:widowControl w:val="0"/>
        <w:autoSpaceDE w:val="0"/>
        <w:autoSpaceDN w:val="0"/>
        <w:adjustRightInd w:val="0"/>
        <w:spacing w:after="0" w:line="240" w:lineRule="auto"/>
        <w:ind w:left="426" w:hanging="426"/>
        <w:jc w:val="both"/>
        <w:rPr>
          <w:rFonts w:ascii="Arial" w:hAnsi="Arial" w:cs="Arial"/>
          <w:szCs w:val="24"/>
        </w:rPr>
      </w:pPr>
      <w:r>
        <w:rPr>
          <w:rFonts w:ascii="Arial" w:hAnsi="Arial" w:cs="Arial"/>
          <w:szCs w:val="24"/>
        </w:rPr>
        <w:t xml:space="preserve">15. </w:t>
      </w:r>
      <w:r>
        <w:rPr>
          <w:rFonts w:ascii="Arial" w:hAnsi="Arial" w:cs="Arial"/>
          <w:szCs w:val="24"/>
        </w:rPr>
        <w:tab/>
        <w:t xml:space="preserve">Sadeghi B, Sirati-Nir M, Hajimini Z, Ebadi A, Ali-Asgari M. Comparing the Effects of Progressive Muscle Relaxation and Physical Activity on Pregnant Women’s General Health. </w:t>
      </w:r>
      <w:r>
        <w:rPr>
          <w:rFonts w:ascii="Arial" w:hAnsi="Arial" w:cs="Arial"/>
          <w:i/>
          <w:iCs/>
          <w:szCs w:val="24"/>
        </w:rPr>
        <w:t>Iran J Nurs Midwifery Res</w:t>
      </w:r>
      <w:r>
        <w:rPr>
          <w:rFonts w:ascii="Arial" w:hAnsi="Arial" w:cs="Arial"/>
          <w:szCs w:val="24"/>
        </w:rPr>
        <w:t>. 2018;23(4):298-304. doi:10.4103/ijnmr.IJNMR_54_17</w:t>
      </w:r>
    </w:p>
    <w:p w14:paraId="1F62D1EA" w14:textId="77777777" w:rsidR="000F1467" w:rsidRDefault="000F62F0">
      <w:pPr>
        <w:widowControl w:val="0"/>
        <w:autoSpaceDE w:val="0"/>
        <w:autoSpaceDN w:val="0"/>
        <w:adjustRightInd w:val="0"/>
        <w:spacing w:after="0" w:line="240" w:lineRule="auto"/>
        <w:ind w:left="426" w:hanging="426"/>
        <w:jc w:val="both"/>
        <w:rPr>
          <w:rFonts w:ascii="Arial" w:hAnsi="Arial" w:cs="Arial"/>
          <w:szCs w:val="24"/>
        </w:rPr>
      </w:pPr>
      <w:r>
        <w:rPr>
          <w:rFonts w:ascii="Arial" w:hAnsi="Arial" w:cs="Arial"/>
          <w:szCs w:val="24"/>
        </w:rPr>
        <w:t xml:space="preserve">16. </w:t>
      </w:r>
      <w:r>
        <w:rPr>
          <w:rFonts w:ascii="Arial" w:hAnsi="Arial" w:cs="Arial"/>
          <w:szCs w:val="24"/>
        </w:rPr>
        <w:tab/>
        <w:t xml:space="preserve">Mulyana T, Utami S, Arneliwati. Pengaruh Relaksasi Otot Progresif Terhadap Kualitas Tidur Ibu Hamil Primigravida. </w:t>
      </w:r>
      <w:r>
        <w:rPr>
          <w:rFonts w:ascii="Arial" w:hAnsi="Arial" w:cs="Arial"/>
          <w:i/>
          <w:iCs/>
          <w:szCs w:val="24"/>
        </w:rPr>
        <w:t>J Online Mhs Fak Kedokt</w:t>
      </w:r>
      <w:r>
        <w:rPr>
          <w:rFonts w:ascii="Arial" w:hAnsi="Arial" w:cs="Arial"/>
          <w:szCs w:val="24"/>
        </w:rPr>
        <w:t>. 2018;6(1):163-172.</w:t>
      </w:r>
    </w:p>
    <w:p w14:paraId="2D1BCDE2" w14:textId="77777777" w:rsidR="000F1467" w:rsidRDefault="000F62F0">
      <w:pPr>
        <w:widowControl w:val="0"/>
        <w:autoSpaceDE w:val="0"/>
        <w:autoSpaceDN w:val="0"/>
        <w:adjustRightInd w:val="0"/>
        <w:spacing w:after="0" w:line="240" w:lineRule="auto"/>
        <w:ind w:left="426" w:hanging="426"/>
        <w:jc w:val="both"/>
        <w:rPr>
          <w:rFonts w:ascii="Arial" w:hAnsi="Arial" w:cs="Arial"/>
          <w:szCs w:val="24"/>
        </w:rPr>
      </w:pPr>
      <w:r>
        <w:rPr>
          <w:rFonts w:ascii="Arial" w:hAnsi="Arial" w:cs="Arial"/>
          <w:szCs w:val="24"/>
        </w:rPr>
        <w:t xml:space="preserve">17. </w:t>
      </w:r>
      <w:r>
        <w:rPr>
          <w:rFonts w:ascii="Arial" w:hAnsi="Arial" w:cs="Arial"/>
          <w:szCs w:val="24"/>
        </w:rPr>
        <w:tab/>
        <w:t xml:space="preserve">Zendehdel M, Elyasi F, Jahanfar S, Emami-Sahebi A. Effectiveness of Progressive Muscle Relaxation Technique on Anxiety Caused By Covid- 19 in </w:t>
      </w:r>
      <w:r>
        <w:rPr>
          <w:rFonts w:ascii="Arial" w:hAnsi="Arial" w:cs="Arial"/>
          <w:szCs w:val="24"/>
        </w:rPr>
        <w:lastRenderedPageBreak/>
        <w:t xml:space="preserve">Pregnant Women: A Randomized Clinical Trial. </w:t>
      </w:r>
      <w:r>
        <w:rPr>
          <w:rFonts w:ascii="Arial" w:hAnsi="Arial" w:cs="Arial"/>
          <w:i/>
          <w:iCs/>
          <w:szCs w:val="24"/>
        </w:rPr>
        <w:t>Neuropsychopharmacol Reports</w:t>
      </w:r>
      <w:r>
        <w:rPr>
          <w:rFonts w:ascii="Arial" w:hAnsi="Arial" w:cs="Arial"/>
          <w:szCs w:val="24"/>
        </w:rPr>
        <w:t>. 2022;42(2):158-165. doi:10.1002/npr2.12241</w:t>
      </w:r>
    </w:p>
    <w:p w14:paraId="1EB622B5" w14:textId="77777777" w:rsidR="000F1467" w:rsidRDefault="000F62F0">
      <w:pPr>
        <w:widowControl w:val="0"/>
        <w:autoSpaceDE w:val="0"/>
        <w:autoSpaceDN w:val="0"/>
        <w:adjustRightInd w:val="0"/>
        <w:spacing w:after="0" w:line="240" w:lineRule="auto"/>
        <w:ind w:left="426" w:hanging="426"/>
        <w:jc w:val="both"/>
        <w:rPr>
          <w:rFonts w:ascii="Arial" w:hAnsi="Arial" w:cs="Arial"/>
          <w:szCs w:val="24"/>
        </w:rPr>
      </w:pPr>
      <w:r>
        <w:rPr>
          <w:rFonts w:ascii="Arial" w:hAnsi="Arial" w:cs="Arial"/>
          <w:szCs w:val="24"/>
        </w:rPr>
        <w:t xml:space="preserve">18. </w:t>
      </w:r>
      <w:r>
        <w:rPr>
          <w:rFonts w:ascii="Arial" w:hAnsi="Arial" w:cs="Arial"/>
          <w:szCs w:val="24"/>
        </w:rPr>
        <w:tab/>
        <w:t xml:space="preserve">Marwati AW, Rokayah C, Herawati Y. Pengaruh Progressive Muscle Relaxation Terhadap Skala Nyeri pada Pasien Post Sectio Caesaria. </w:t>
      </w:r>
      <w:r>
        <w:rPr>
          <w:rFonts w:ascii="Arial" w:hAnsi="Arial" w:cs="Arial"/>
          <w:i/>
          <w:iCs/>
          <w:szCs w:val="24"/>
        </w:rPr>
        <w:t>J Ilmu Keperawatan Jiwa</w:t>
      </w:r>
      <w:r>
        <w:rPr>
          <w:rFonts w:ascii="Arial" w:hAnsi="Arial" w:cs="Arial"/>
          <w:szCs w:val="24"/>
        </w:rPr>
        <w:t>. 2020;3(1):59. doi:10.32584/jikj.v3i1.472</w:t>
      </w:r>
    </w:p>
    <w:p w14:paraId="4C5E37CB" w14:textId="77777777" w:rsidR="000F1467" w:rsidRDefault="000F62F0">
      <w:pPr>
        <w:widowControl w:val="0"/>
        <w:autoSpaceDE w:val="0"/>
        <w:autoSpaceDN w:val="0"/>
        <w:adjustRightInd w:val="0"/>
        <w:spacing w:after="0" w:line="240" w:lineRule="auto"/>
        <w:ind w:left="426" w:hanging="426"/>
        <w:jc w:val="both"/>
        <w:rPr>
          <w:rFonts w:ascii="Arial" w:hAnsi="Arial" w:cs="Arial"/>
          <w:szCs w:val="24"/>
        </w:rPr>
      </w:pPr>
      <w:r>
        <w:rPr>
          <w:rFonts w:ascii="Arial" w:hAnsi="Arial" w:cs="Arial"/>
          <w:szCs w:val="24"/>
        </w:rPr>
        <w:t xml:space="preserve">19. </w:t>
      </w:r>
      <w:r>
        <w:rPr>
          <w:rFonts w:ascii="Arial" w:hAnsi="Arial" w:cs="Arial"/>
          <w:szCs w:val="24"/>
        </w:rPr>
        <w:tab/>
        <w:t xml:space="preserve">Sadeghi A, Sirati-Nir M, Ebadi A, Aliasgari M, Hajiamini Z. The Effect of Progressive Muscle Relaxation on Pregnant Women’s General Health. </w:t>
      </w:r>
      <w:r>
        <w:rPr>
          <w:rFonts w:ascii="Arial" w:hAnsi="Arial" w:cs="Arial"/>
          <w:i/>
          <w:iCs/>
          <w:szCs w:val="24"/>
        </w:rPr>
        <w:t>Iran J Nurs Midwifery Res</w:t>
      </w:r>
      <w:r>
        <w:rPr>
          <w:rFonts w:ascii="Arial" w:hAnsi="Arial" w:cs="Arial"/>
          <w:szCs w:val="24"/>
        </w:rPr>
        <w:t>. 2015;20(6):655-660. doi:10.4103/1735-9066.170005</w:t>
      </w:r>
    </w:p>
    <w:p w14:paraId="558F4FDF" w14:textId="77777777" w:rsidR="000F1467" w:rsidRDefault="000F62F0">
      <w:pPr>
        <w:widowControl w:val="0"/>
        <w:autoSpaceDE w:val="0"/>
        <w:autoSpaceDN w:val="0"/>
        <w:adjustRightInd w:val="0"/>
        <w:spacing w:after="0" w:line="240" w:lineRule="auto"/>
        <w:ind w:left="426" w:hanging="426"/>
        <w:jc w:val="both"/>
        <w:rPr>
          <w:rFonts w:ascii="Arial" w:hAnsi="Arial" w:cs="Arial"/>
          <w:szCs w:val="24"/>
        </w:rPr>
      </w:pPr>
      <w:r>
        <w:rPr>
          <w:rFonts w:ascii="Arial" w:hAnsi="Arial" w:cs="Arial"/>
          <w:szCs w:val="24"/>
        </w:rPr>
        <w:t xml:space="preserve">20. </w:t>
      </w:r>
      <w:r>
        <w:rPr>
          <w:rFonts w:ascii="Arial" w:hAnsi="Arial" w:cs="Arial"/>
          <w:szCs w:val="24"/>
        </w:rPr>
        <w:tab/>
        <w:t xml:space="preserve">Muflihah E, Sari RP. Relaksasi Terapi Otot Progresif Terhadap Penurunan Skala Nyeri Low Back Pain (LBP) Pada Pengrajin Keset. </w:t>
      </w:r>
      <w:r>
        <w:rPr>
          <w:rFonts w:ascii="Arial" w:hAnsi="Arial" w:cs="Arial"/>
          <w:i/>
          <w:iCs/>
          <w:szCs w:val="24"/>
        </w:rPr>
        <w:t>Adi Husada Nurs J</w:t>
      </w:r>
      <w:r>
        <w:rPr>
          <w:rFonts w:ascii="Arial" w:hAnsi="Arial" w:cs="Arial"/>
          <w:szCs w:val="24"/>
        </w:rPr>
        <w:t>. 2022;7(2):77. doi:10.37036/ahnj.v7i2.200</w:t>
      </w:r>
    </w:p>
    <w:p w14:paraId="75F7F1C7" w14:textId="77777777" w:rsidR="000F1467" w:rsidRDefault="000F62F0">
      <w:pPr>
        <w:widowControl w:val="0"/>
        <w:autoSpaceDE w:val="0"/>
        <w:autoSpaceDN w:val="0"/>
        <w:adjustRightInd w:val="0"/>
        <w:spacing w:after="0" w:line="240" w:lineRule="auto"/>
        <w:ind w:left="426" w:hanging="426"/>
        <w:jc w:val="both"/>
        <w:rPr>
          <w:rFonts w:ascii="Arial" w:hAnsi="Arial" w:cs="Arial"/>
          <w:szCs w:val="24"/>
        </w:rPr>
      </w:pPr>
      <w:r>
        <w:rPr>
          <w:rFonts w:ascii="Arial" w:hAnsi="Arial" w:cs="Arial"/>
          <w:szCs w:val="24"/>
        </w:rPr>
        <w:t xml:space="preserve">21. </w:t>
      </w:r>
      <w:r>
        <w:rPr>
          <w:rFonts w:ascii="Arial" w:hAnsi="Arial" w:cs="Arial"/>
          <w:szCs w:val="24"/>
        </w:rPr>
        <w:tab/>
        <w:t xml:space="preserve">Aalami M, Jafarnejad F, Modarresgharavi M. The Effects of Progressive Muscular Relaxation and Breathing Control </w:t>
      </w:r>
      <w:r>
        <w:rPr>
          <w:rFonts w:ascii="Arial" w:hAnsi="Arial" w:cs="Arial"/>
          <w:szCs w:val="24"/>
        </w:rPr>
        <w:t xml:space="preserve">Technique on Blood Pressure During Pregnancy. </w:t>
      </w:r>
      <w:r>
        <w:rPr>
          <w:rFonts w:ascii="Arial" w:hAnsi="Arial" w:cs="Arial"/>
          <w:i/>
          <w:iCs/>
          <w:szCs w:val="24"/>
        </w:rPr>
        <w:t>Iran J Nurs Midwifery Res</w:t>
      </w:r>
      <w:r>
        <w:rPr>
          <w:rFonts w:ascii="Arial" w:hAnsi="Arial" w:cs="Arial"/>
          <w:szCs w:val="24"/>
        </w:rPr>
        <w:t>. 2016;21(3):331-336. doi:10.4103/1735-9066.180382</w:t>
      </w:r>
    </w:p>
    <w:p w14:paraId="44036258" w14:textId="77777777" w:rsidR="000F1467" w:rsidRDefault="000F62F0">
      <w:pPr>
        <w:widowControl w:val="0"/>
        <w:autoSpaceDE w:val="0"/>
        <w:autoSpaceDN w:val="0"/>
        <w:adjustRightInd w:val="0"/>
        <w:spacing w:after="0" w:line="240" w:lineRule="auto"/>
        <w:ind w:left="426" w:hanging="426"/>
        <w:jc w:val="both"/>
        <w:rPr>
          <w:rFonts w:ascii="Arial" w:hAnsi="Arial" w:cs="Arial"/>
          <w:szCs w:val="24"/>
        </w:rPr>
      </w:pPr>
      <w:r>
        <w:rPr>
          <w:rFonts w:ascii="Arial" w:hAnsi="Arial" w:cs="Arial"/>
          <w:szCs w:val="24"/>
        </w:rPr>
        <w:t xml:space="preserve">22. </w:t>
      </w:r>
      <w:r>
        <w:rPr>
          <w:rFonts w:ascii="Arial" w:hAnsi="Arial" w:cs="Arial"/>
          <w:szCs w:val="24"/>
        </w:rPr>
        <w:tab/>
        <w:t xml:space="preserve">Nasiri S, Akbari H, Tagharrobi L, Tabatabaee AS. The Effect of Progressive Muscle Relaxation and Guided Imagery on Stress, Anxiety, and Depression of Pregnant Women Referred to Health Centers. </w:t>
      </w:r>
      <w:r>
        <w:rPr>
          <w:rFonts w:ascii="Arial" w:hAnsi="Arial" w:cs="Arial"/>
          <w:i/>
          <w:iCs/>
          <w:szCs w:val="24"/>
        </w:rPr>
        <w:t>J Educ Health Promot</w:t>
      </w:r>
      <w:r>
        <w:rPr>
          <w:rFonts w:ascii="Arial" w:hAnsi="Arial" w:cs="Arial"/>
          <w:szCs w:val="24"/>
        </w:rPr>
        <w:t>. 2018;7(41):1-6. doi:10.4103/jehp.jehp</w:t>
      </w:r>
    </w:p>
    <w:p w14:paraId="50E097F8" w14:textId="77777777" w:rsidR="000F1467" w:rsidRDefault="000F62F0">
      <w:pPr>
        <w:widowControl w:val="0"/>
        <w:autoSpaceDE w:val="0"/>
        <w:autoSpaceDN w:val="0"/>
        <w:adjustRightInd w:val="0"/>
        <w:spacing w:after="0" w:line="240" w:lineRule="auto"/>
        <w:ind w:left="426" w:hanging="426"/>
        <w:jc w:val="both"/>
        <w:rPr>
          <w:rFonts w:ascii="Arial" w:hAnsi="Arial" w:cs="Arial"/>
          <w:szCs w:val="24"/>
        </w:rPr>
      </w:pPr>
      <w:r>
        <w:rPr>
          <w:rFonts w:ascii="Arial" w:hAnsi="Arial" w:cs="Arial"/>
          <w:szCs w:val="24"/>
        </w:rPr>
        <w:t xml:space="preserve">23. </w:t>
      </w:r>
      <w:r>
        <w:rPr>
          <w:rFonts w:ascii="Arial" w:hAnsi="Arial" w:cs="Arial"/>
          <w:szCs w:val="24"/>
        </w:rPr>
        <w:tab/>
        <w:t xml:space="preserve">Simbung R, Ohorella F, Sikki S. Efektivitas Teknik Relaksasi Otot Progresif dengan Effleurage Massage Terhadap Nyeri Punggung pada Ibu Hamil Trimester III. </w:t>
      </w:r>
      <w:r>
        <w:rPr>
          <w:rFonts w:ascii="Arial" w:hAnsi="Arial" w:cs="Arial"/>
          <w:i/>
          <w:iCs/>
          <w:szCs w:val="24"/>
        </w:rPr>
        <w:t>J Penelit Kesehat Suara Forikes</w:t>
      </w:r>
      <w:r>
        <w:rPr>
          <w:rFonts w:ascii="Arial" w:hAnsi="Arial" w:cs="Arial"/>
          <w:szCs w:val="24"/>
        </w:rPr>
        <w:t>. 2022;volume 13:268-272. http://forikes-ejournal.com/index.php/SF</w:t>
      </w:r>
    </w:p>
    <w:p w14:paraId="5332E24E" w14:textId="77777777" w:rsidR="000F1467" w:rsidRDefault="000F62F0">
      <w:pPr>
        <w:widowControl w:val="0"/>
        <w:autoSpaceDE w:val="0"/>
        <w:autoSpaceDN w:val="0"/>
        <w:adjustRightInd w:val="0"/>
        <w:spacing w:after="0" w:line="240" w:lineRule="auto"/>
        <w:ind w:left="426" w:hanging="426"/>
        <w:jc w:val="both"/>
        <w:rPr>
          <w:rFonts w:ascii="Arial" w:hAnsi="Arial" w:cs="Arial"/>
        </w:rPr>
      </w:pPr>
      <w:r>
        <w:rPr>
          <w:rFonts w:ascii="Arial" w:hAnsi="Arial" w:cs="Arial"/>
          <w:szCs w:val="24"/>
        </w:rPr>
        <w:t xml:space="preserve">24. </w:t>
      </w:r>
      <w:r>
        <w:rPr>
          <w:rFonts w:ascii="Arial" w:hAnsi="Arial" w:cs="Arial"/>
          <w:szCs w:val="24"/>
        </w:rPr>
        <w:tab/>
        <w:t xml:space="preserve">Gökşin İ, Ayaz-Alkaya S. The Effectiveness of Progressive Muscle Relaxation on the Postpartum Quality of Life: A Randomized Controlled Trial. </w:t>
      </w:r>
      <w:r>
        <w:rPr>
          <w:rFonts w:ascii="Arial" w:hAnsi="Arial" w:cs="Arial"/>
          <w:i/>
          <w:iCs/>
          <w:szCs w:val="24"/>
        </w:rPr>
        <w:t>Asian Nurs Res (Korean Soc Nurs Sci)</w:t>
      </w:r>
      <w:r>
        <w:rPr>
          <w:rFonts w:ascii="Arial" w:hAnsi="Arial" w:cs="Arial"/>
          <w:szCs w:val="24"/>
        </w:rPr>
        <w:t>. 2018;12(2):86-90. doi:10.1016/j.anr.2018.03.003</w:t>
      </w:r>
    </w:p>
    <w:p w14:paraId="6220A2AD" w14:textId="77777777" w:rsidR="000F1467" w:rsidRDefault="000F62F0">
      <w:pPr>
        <w:spacing w:after="0" w:line="240" w:lineRule="auto"/>
        <w:rPr>
          <w:rFonts w:ascii="Arial" w:hAnsi="Arial" w:cs="Arial"/>
          <w:b/>
          <w:bCs/>
        </w:rPr>
        <w:sectPr w:rsidR="000F1467">
          <w:type w:val="continuous"/>
          <w:pgSz w:w="11906" w:h="16838"/>
          <w:pgMar w:top="2268" w:right="1701" w:bottom="1701" w:left="2268" w:header="720" w:footer="720" w:gutter="0"/>
          <w:cols w:num="2" w:space="565"/>
          <w:docGrid w:linePitch="360"/>
        </w:sectPr>
      </w:pPr>
      <w:r>
        <w:rPr>
          <w:rFonts w:ascii="Arial" w:hAnsi="Arial" w:cs="Arial"/>
          <w:b/>
          <w:bCs/>
        </w:rPr>
        <w:fldChar w:fldCharType="end"/>
      </w:r>
    </w:p>
    <w:p w14:paraId="190DA69C" w14:textId="77777777" w:rsidR="000F1467" w:rsidRDefault="000F1467">
      <w:pPr>
        <w:spacing w:after="0" w:line="240" w:lineRule="auto"/>
        <w:rPr>
          <w:rFonts w:ascii="Arial" w:hAnsi="Arial" w:cs="Arial"/>
          <w:b/>
          <w:bCs/>
        </w:rPr>
      </w:pPr>
    </w:p>
    <w:p w14:paraId="3BBD6765" w14:textId="77777777" w:rsidR="000F1467" w:rsidRDefault="000F1467">
      <w:pPr>
        <w:spacing w:after="0" w:line="240" w:lineRule="auto"/>
        <w:rPr>
          <w:rFonts w:ascii="Arial" w:hAnsi="Arial" w:cs="Arial"/>
          <w:sz w:val="24"/>
          <w:szCs w:val="24"/>
        </w:rPr>
      </w:pPr>
    </w:p>
    <w:sectPr w:rsidR="000F1467">
      <w:type w:val="continuous"/>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3D519F" w14:textId="77777777" w:rsidR="00214785" w:rsidRDefault="00214785">
      <w:pPr>
        <w:spacing w:line="240" w:lineRule="auto"/>
      </w:pPr>
      <w:r>
        <w:separator/>
      </w:r>
    </w:p>
  </w:endnote>
  <w:endnote w:type="continuationSeparator" w:id="0">
    <w:p w14:paraId="0A603ADC" w14:textId="77777777" w:rsidR="00214785" w:rsidRDefault="002147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967B33" w14:textId="77777777" w:rsidR="00214785" w:rsidRDefault="00214785">
      <w:pPr>
        <w:spacing w:after="0"/>
      </w:pPr>
      <w:r>
        <w:separator/>
      </w:r>
    </w:p>
  </w:footnote>
  <w:footnote w:type="continuationSeparator" w:id="0">
    <w:p w14:paraId="70BAFD66" w14:textId="77777777" w:rsidR="00214785" w:rsidRDefault="0021478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27368C"/>
    <w:multiLevelType w:val="hybridMultilevel"/>
    <w:tmpl w:val="27E617BE"/>
    <w:lvl w:ilvl="0" w:tplc="5BA89434">
      <w:numFmt w:val="bullet"/>
      <w:lvlText w:val=""/>
      <w:lvlJc w:val="left"/>
      <w:pPr>
        <w:ind w:left="720" w:hanging="360"/>
      </w:pPr>
      <w:rPr>
        <w:rFonts w:ascii="Symbol" w:eastAsiaTheme="minorHAnsi" w:hAnsi="Symbo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3723452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1630"/>
    <w:rsid w:val="00031EA3"/>
    <w:rsid w:val="00043187"/>
    <w:rsid w:val="000458A8"/>
    <w:rsid w:val="000929DA"/>
    <w:rsid w:val="0009511B"/>
    <w:rsid w:val="000A1630"/>
    <w:rsid w:val="000D6F22"/>
    <w:rsid w:val="000F1467"/>
    <w:rsid w:val="000F62F0"/>
    <w:rsid w:val="00103706"/>
    <w:rsid w:val="001202F2"/>
    <w:rsid w:val="00153AA1"/>
    <w:rsid w:val="001B2C82"/>
    <w:rsid w:val="001C3694"/>
    <w:rsid w:val="001C6CC7"/>
    <w:rsid w:val="001D325E"/>
    <w:rsid w:val="001D5EA2"/>
    <w:rsid w:val="00214785"/>
    <w:rsid w:val="002304F9"/>
    <w:rsid w:val="0023115B"/>
    <w:rsid w:val="0024699E"/>
    <w:rsid w:val="002811D3"/>
    <w:rsid w:val="002F6EB0"/>
    <w:rsid w:val="00336EF0"/>
    <w:rsid w:val="003455BD"/>
    <w:rsid w:val="00366107"/>
    <w:rsid w:val="003A4461"/>
    <w:rsid w:val="003C3C72"/>
    <w:rsid w:val="003D1DCD"/>
    <w:rsid w:val="003E4E9C"/>
    <w:rsid w:val="003F015D"/>
    <w:rsid w:val="0040063E"/>
    <w:rsid w:val="004046BD"/>
    <w:rsid w:val="004233B9"/>
    <w:rsid w:val="00424FEE"/>
    <w:rsid w:val="004460A7"/>
    <w:rsid w:val="00451E0C"/>
    <w:rsid w:val="0046515C"/>
    <w:rsid w:val="00465E5C"/>
    <w:rsid w:val="00471505"/>
    <w:rsid w:val="00492759"/>
    <w:rsid w:val="004D179E"/>
    <w:rsid w:val="004D638B"/>
    <w:rsid w:val="004F3FA6"/>
    <w:rsid w:val="00520997"/>
    <w:rsid w:val="00526568"/>
    <w:rsid w:val="0059395E"/>
    <w:rsid w:val="005B048A"/>
    <w:rsid w:val="00613148"/>
    <w:rsid w:val="006961CD"/>
    <w:rsid w:val="00697101"/>
    <w:rsid w:val="00697D6B"/>
    <w:rsid w:val="006A34D2"/>
    <w:rsid w:val="006C7C80"/>
    <w:rsid w:val="006D113D"/>
    <w:rsid w:val="00771628"/>
    <w:rsid w:val="007908EF"/>
    <w:rsid w:val="007A70A0"/>
    <w:rsid w:val="007B263D"/>
    <w:rsid w:val="007B500A"/>
    <w:rsid w:val="007E6A8B"/>
    <w:rsid w:val="007F39EB"/>
    <w:rsid w:val="007F75EA"/>
    <w:rsid w:val="00803B78"/>
    <w:rsid w:val="00837921"/>
    <w:rsid w:val="0085098A"/>
    <w:rsid w:val="00891784"/>
    <w:rsid w:val="008B10FA"/>
    <w:rsid w:val="008C6E24"/>
    <w:rsid w:val="008F32F4"/>
    <w:rsid w:val="008F56F8"/>
    <w:rsid w:val="0092450D"/>
    <w:rsid w:val="009755A9"/>
    <w:rsid w:val="00997684"/>
    <w:rsid w:val="009E2AC9"/>
    <w:rsid w:val="009E441C"/>
    <w:rsid w:val="00A05126"/>
    <w:rsid w:val="00A52222"/>
    <w:rsid w:val="00A766CC"/>
    <w:rsid w:val="00A856DD"/>
    <w:rsid w:val="00A97F5C"/>
    <w:rsid w:val="00AB6D86"/>
    <w:rsid w:val="00AD20AA"/>
    <w:rsid w:val="00AD51A3"/>
    <w:rsid w:val="00AF462D"/>
    <w:rsid w:val="00AF49CB"/>
    <w:rsid w:val="00AF6071"/>
    <w:rsid w:val="00B02C8A"/>
    <w:rsid w:val="00B03468"/>
    <w:rsid w:val="00B04C4C"/>
    <w:rsid w:val="00B12CDB"/>
    <w:rsid w:val="00B35A9E"/>
    <w:rsid w:val="00B367EF"/>
    <w:rsid w:val="00B43FE4"/>
    <w:rsid w:val="00B629A9"/>
    <w:rsid w:val="00BB2722"/>
    <w:rsid w:val="00BB765F"/>
    <w:rsid w:val="00BD046B"/>
    <w:rsid w:val="00BF3356"/>
    <w:rsid w:val="00C10FDE"/>
    <w:rsid w:val="00C26969"/>
    <w:rsid w:val="00C50196"/>
    <w:rsid w:val="00C51CBA"/>
    <w:rsid w:val="00C65651"/>
    <w:rsid w:val="00CB053A"/>
    <w:rsid w:val="00CE3968"/>
    <w:rsid w:val="00D03060"/>
    <w:rsid w:val="00D11E3F"/>
    <w:rsid w:val="00D22CFB"/>
    <w:rsid w:val="00D26A4E"/>
    <w:rsid w:val="00D30CDA"/>
    <w:rsid w:val="00D50128"/>
    <w:rsid w:val="00D53BF3"/>
    <w:rsid w:val="00D9635F"/>
    <w:rsid w:val="00DA4C92"/>
    <w:rsid w:val="00DB1364"/>
    <w:rsid w:val="00DC1211"/>
    <w:rsid w:val="00DE0D26"/>
    <w:rsid w:val="00E04547"/>
    <w:rsid w:val="00E17576"/>
    <w:rsid w:val="00E457CF"/>
    <w:rsid w:val="00E610AB"/>
    <w:rsid w:val="00E618B5"/>
    <w:rsid w:val="00E62662"/>
    <w:rsid w:val="00E92E26"/>
    <w:rsid w:val="00EA7E24"/>
    <w:rsid w:val="00ED3D6C"/>
    <w:rsid w:val="00F25916"/>
    <w:rsid w:val="00F7557C"/>
    <w:rsid w:val="00FE3DC0"/>
    <w:rsid w:val="00FF0122"/>
    <w:rsid w:val="159D2B4B"/>
    <w:rsid w:val="50FC6D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775573"/>
  <w15:docId w15:val="{4F9E0C94-6710-D642-BAFF-C40B409C2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unhideWhenUsed/>
    <w:rsid w:val="004233B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0D7F2D-6744-48EE-BF55-20FC3F783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7</Pages>
  <Words>15155</Words>
  <Characters>86386</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 Laptop</dc:creator>
  <cp:lastModifiedBy>SRI SUMARNI</cp:lastModifiedBy>
  <cp:revision>11</cp:revision>
  <dcterms:created xsi:type="dcterms:W3CDTF">2023-09-28T04:26:00Z</dcterms:created>
  <dcterms:modified xsi:type="dcterms:W3CDTF">2023-09-29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81f426-4a56-39b4-ab5b-8dc9654d3a75</vt:lpwstr>
  </property>
  <property fmtid="{D5CDD505-2E9C-101B-9397-08002B2CF9AE}" pid="24" name="Mendeley Citation Style_1">
    <vt:lpwstr>http://www.zotero.org/styles/american-medical-association</vt:lpwstr>
  </property>
  <property fmtid="{D5CDD505-2E9C-101B-9397-08002B2CF9AE}" pid="25" name="KSOProductBuildVer">
    <vt:lpwstr>1033-12.2.0.13201</vt:lpwstr>
  </property>
  <property fmtid="{D5CDD505-2E9C-101B-9397-08002B2CF9AE}" pid="26" name="ICV">
    <vt:lpwstr>4DC8643075B94184B588F29524A2A722_12</vt:lpwstr>
  </property>
</Properties>
</file>